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CDD9DE7" w14:textId="341A8AA5" w:rsidR="003C278C"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1764892" w:history="1">
            <w:r w:rsidR="003C278C" w:rsidRPr="00FD7547">
              <w:rPr>
                <w:rStyle w:val="Hyperlink"/>
                <w:noProof/>
              </w:rPr>
              <w:t>1</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2 \h </w:instrText>
            </w:r>
            <w:r w:rsidR="003C278C">
              <w:rPr>
                <w:noProof/>
                <w:webHidden/>
              </w:rPr>
            </w:r>
            <w:r w:rsidR="003C278C">
              <w:rPr>
                <w:noProof/>
                <w:webHidden/>
              </w:rPr>
              <w:fldChar w:fldCharType="separate"/>
            </w:r>
            <w:r w:rsidR="003C278C">
              <w:rPr>
                <w:noProof/>
                <w:webHidden/>
              </w:rPr>
              <w:t>5</w:t>
            </w:r>
            <w:r w:rsidR="003C278C">
              <w:rPr>
                <w:noProof/>
                <w:webHidden/>
              </w:rPr>
              <w:fldChar w:fldCharType="end"/>
            </w:r>
          </w:hyperlink>
        </w:p>
        <w:p w14:paraId="1CFF74C5" w14:textId="5FAE09CE"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3" w:history="1">
            <w:r w:rsidR="003C278C" w:rsidRPr="00FD7547">
              <w:rPr>
                <w:rStyle w:val="Hyperlink"/>
                <w:noProof/>
              </w:rPr>
              <w:t>Structure of The Dissertation</w:t>
            </w:r>
            <w:r w:rsidR="003C278C">
              <w:rPr>
                <w:noProof/>
                <w:webHidden/>
              </w:rPr>
              <w:tab/>
            </w:r>
            <w:r w:rsidR="003C278C">
              <w:rPr>
                <w:noProof/>
                <w:webHidden/>
              </w:rPr>
              <w:fldChar w:fldCharType="begin"/>
            </w:r>
            <w:r w:rsidR="003C278C">
              <w:rPr>
                <w:noProof/>
                <w:webHidden/>
              </w:rPr>
              <w:instrText xml:space="preserve"> PAGEREF _Toc11764893 \h </w:instrText>
            </w:r>
            <w:r w:rsidR="003C278C">
              <w:rPr>
                <w:noProof/>
                <w:webHidden/>
              </w:rPr>
            </w:r>
            <w:r w:rsidR="003C278C">
              <w:rPr>
                <w:noProof/>
                <w:webHidden/>
              </w:rPr>
              <w:fldChar w:fldCharType="separate"/>
            </w:r>
            <w:r w:rsidR="003C278C">
              <w:rPr>
                <w:noProof/>
                <w:webHidden/>
              </w:rPr>
              <w:t>8</w:t>
            </w:r>
            <w:r w:rsidR="003C278C">
              <w:rPr>
                <w:noProof/>
                <w:webHidden/>
              </w:rPr>
              <w:fldChar w:fldCharType="end"/>
            </w:r>
          </w:hyperlink>
        </w:p>
        <w:p w14:paraId="0F2F78D8" w14:textId="04B12197" w:rsidR="003C278C" w:rsidRDefault="00B17D27">
          <w:pPr>
            <w:pStyle w:val="TOC1"/>
            <w:rPr>
              <w:rFonts w:asciiTheme="minorHAnsi" w:eastAsiaTheme="minorEastAsia" w:hAnsiTheme="minorHAnsi" w:cstheme="minorBidi"/>
              <w:b w:val="0"/>
              <w:i w:val="0"/>
              <w:noProof/>
              <w:color w:val="auto"/>
              <w:sz w:val="22"/>
              <w:szCs w:val="22"/>
              <w:lang w:val="en-GB" w:eastAsia="en-GB"/>
            </w:rPr>
          </w:pPr>
          <w:hyperlink w:anchor="_Toc11764894" w:history="1">
            <w:r w:rsidR="003C278C" w:rsidRPr="00FD7547">
              <w:rPr>
                <w:rStyle w:val="Hyperlink"/>
                <w:noProof/>
              </w:rPr>
              <w:t>2</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1: Work Structures of FLOSS Projects</w:t>
            </w:r>
            <w:r w:rsidR="003C278C">
              <w:rPr>
                <w:noProof/>
                <w:webHidden/>
              </w:rPr>
              <w:tab/>
            </w:r>
            <w:r w:rsidR="003C278C">
              <w:rPr>
                <w:noProof/>
                <w:webHidden/>
              </w:rPr>
              <w:fldChar w:fldCharType="begin"/>
            </w:r>
            <w:r w:rsidR="003C278C">
              <w:rPr>
                <w:noProof/>
                <w:webHidden/>
              </w:rPr>
              <w:instrText xml:space="preserve"> PAGEREF _Toc11764894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2B3BB0B1" w14:textId="4BABEC93"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5" w:history="1">
            <w:r w:rsidR="003C278C" w:rsidRPr="00FD7547">
              <w:rPr>
                <w:rStyle w:val="Hyperlink"/>
                <w:noProof/>
              </w:rPr>
              <w:t>Abstract</w:t>
            </w:r>
            <w:r w:rsidR="003C278C">
              <w:rPr>
                <w:noProof/>
                <w:webHidden/>
              </w:rPr>
              <w:tab/>
            </w:r>
            <w:r w:rsidR="003C278C">
              <w:rPr>
                <w:noProof/>
                <w:webHidden/>
              </w:rPr>
              <w:fldChar w:fldCharType="begin"/>
            </w:r>
            <w:r w:rsidR="003C278C">
              <w:rPr>
                <w:noProof/>
                <w:webHidden/>
              </w:rPr>
              <w:instrText xml:space="preserve"> PAGEREF _Toc11764895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2BF62EF3" w14:textId="58AFFA0D"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6" w:history="1">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6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1E73E00B" w14:textId="43DAB6E6"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7" w:history="1">
            <w:r w:rsidR="003C278C" w:rsidRPr="00FD7547">
              <w:rPr>
                <w:rStyle w:val="Hyperlink"/>
                <w:noProof/>
              </w:rPr>
              <w:t>Conceptual Development</w:t>
            </w:r>
            <w:r w:rsidR="003C278C">
              <w:rPr>
                <w:noProof/>
                <w:webHidden/>
              </w:rPr>
              <w:tab/>
            </w:r>
            <w:r w:rsidR="003C278C">
              <w:rPr>
                <w:noProof/>
                <w:webHidden/>
              </w:rPr>
              <w:fldChar w:fldCharType="begin"/>
            </w:r>
            <w:r w:rsidR="003C278C">
              <w:rPr>
                <w:noProof/>
                <w:webHidden/>
              </w:rPr>
              <w:instrText xml:space="preserve"> PAGEREF _Toc11764897 \h </w:instrText>
            </w:r>
            <w:r w:rsidR="003C278C">
              <w:rPr>
                <w:noProof/>
                <w:webHidden/>
              </w:rPr>
            </w:r>
            <w:r w:rsidR="003C278C">
              <w:rPr>
                <w:noProof/>
                <w:webHidden/>
              </w:rPr>
              <w:fldChar w:fldCharType="separate"/>
            </w:r>
            <w:r w:rsidR="003C278C">
              <w:rPr>
                <w:noProof/>
                <w:webHidden/>
              </w:rPr>
              <w:t>19</w:t>
            </w:r>
            <w:r w:rsidR="003C278C">
              <w:rPr>
                <w:noProof/>
                <w:webHidden/>
              </w:rPr>
              <w:fldChar w:fldCharType="end"/>
            </w:r>
          </w:hyperlink>
        </w:p>
        <w:p w14:paraId="5E66CF93" w14:textId="4133C63F" w:rsidR="003C278C" w:rsidRDefault="00B17D27">
          <w:pPr>
            <w:pStyle w:val="TOC3"/>
            <w:rPr>
              <w:rFonts w:asciiTheme="minorHAnsi" w:eastAsiaTheme="minorEastAsia" w:hAnsiTheme="minorHAnsi" w:cstheme="minorBidi"/>
              <w:noProof/>
              <w:color w:val="auto"/>
              <w:sz w:val="22"/>
              <w:szCs w:val="22"/>
              <w:lang w:val="en-GB" w:eastAsia="en-GB"/>
            </w:rPr>
          </w:pPr>
          <w:hyperlink w:anchor="_Toc11764898" w:history="1">
            <w:r w:rsidR="003C278C" w:rsidRPr="00FD7547">
              <w:rPr>
                <w:rStyle w:val="Hyperlink"/>
                <w:noProof/>
              </w:rPr>
              <w:t>FLOSS Project Success</w:t>
            </w:r>
            <w:r w:rsidR="003C278C">
              <w:rPr>
                <w:noProof/>
                <w:webHidden/>
              </w:rPr>
              <w:tab/>
            </w:r>
            <w:r w:rsidR="003C278C">
              <w:rPr>
                <w:noProof/>
                <w:webHidden/>
              </w:rPr>
              <w:fldChar w:fldCharType="begin"/>
            </w:r>
            <w:r w:rsidR="003C278C">
              <w:rPr>
                <w:noProof/>
                <w:webHidden/>
              </w:rPr>
              <w:instrText xml:space="preserve"> PAGEREF _Toc11764898 \h </w:instrText>
            </w:r>
            <w:r w:rsidR="003C278C">
              <w:rPr>
                <w:noProof/>
                <w:webHidden/>
              </w:rPr>
            </w:r>
            <w:r w:rsidR="003C278C">
              <w:rPr>
                <w:noProof/>
                <w:webHidden/>
              </w:rPr>
              <w:fldChar w:fldCharType="separate"/>
            </w:r>
            <w:r w:rsidR="003C278C">
              <w:rPr>
                <w:noProof/>
                <w:webHidden/>
              </w:rPr>
              <w:t>19</w:t>
            </w:r>
            <w:r w:rsidR="003C278C">
              <w:rPr>
                <w:noProof/>
                <w:webHidden/>
              </w:rPr>
              <w:fldChar w:fldCharType="end"/>
            </w:r>
          </w:hyperlink>
        </w:p>
        <w:p w14:paraId="2936227B" w14:textId="457B7833" w:rsidR="003C278C" w:rsidRDefault="00B17D27">
          <w:pPr>
            <w:pStyle w:val="TOC3"/>
            <w:rPr>
              <w:rFonts w:asciiTheme="minorHAnsi" w:eastAsiaTheme="minorEastAsia" w:hAnsiTheme="minorHAnsi" w:cstheme="minorBidi"/>
              <w:noProof/>
              <w:color w:val="auto"/>
              <w:sz w:val="22"/>
              <w:szCs w:val="22"/>
              <w:lang w:val="en-GB" w:eastAsia="en-GB"/>
            </w:rPr>
          </w:pPr>
          <w:hyperlink w:anchor="_Toc11764899" w:history="1">
            <w:r w:rsidR="003C278C" w:rsidRPr="00FD7547">
              <w:rPr>
                <w:rStyle w:val="Hyperlink"/>
                <w:noProof/>
              </w:rPr>
              <w:t>Nature of Task Work in FLOSS projects</w:t>
            </w:r>
            <w:r w:rsidR="003C278C">
              <w:rPr>
                <w:noProof/>
                <w:webHidden/>
              </w:rPr>
              <w:tab/>
            </w:r>
            <w:r w:rsidR="003C278C">
              <w:rPr>
                <w:noProof/>
                <w:webHidden/>
              </w:rPr>
              <w:fldChar w:fldCharType="begin"/>
            </w:r>
            <w:r w:rsidR="003C278C">
              <w:rPr>
                <w:noProof/>
                <w:webHidden/>
              </w:rPr>
              <w:instrText xml:space="preserve"> PAGEREF _Toc11764899 \h </w:instrText>
            </w:r>
            <w:r w:rsidR="003C278C">
              <w:rPr>
                <w:noProof/>
                <w:webHidden/>
              </w:rPr>
            </w:r>
            <w:r w:rsidR="003C278C">
              <w:rPr>
                <w:noProof/>
                <w:webHidden/>
              </w:rPr>
              <w:fldChar w:fldCharType="separate"/>
            </w:r>
            <w:r w:rsidR="003C278C">
              <w:rPr>
                <w:noProof/>
                <w:webHidden/>
              </w:rPr>
              <w:t>20</w:t>
            </w:r>
            <w:r w:rsidR="003C278C">
              <w:rPr>
                <w:noProof/>
                <w:webHidden/>
              </w:rPr>
              <w:fldChar w:fldCharType="end"/>
            </w:r>
          </w:hyperlink>
        </w:p>
        <w:p w14:paraId="1CD587A0" w14:textId="70098C51" w:rsidR="003C278C" w:rsidRDefault="00B17D27">
          <w:pPr>
            <w:pStyle w:val="TOC3"/>
            <w:rPr>
              <w:rFonts w:asciiTheme="minorHAnsi" w:eastAsiaTheme="minorEastAsia" w:hAnsiTheme="minorHAnsi" w:cstheme="minorBidi"/>
              <w:noProof/>
              <w:color w:val="auto"/>
              <w:sz w:val="22"/>
              <w:szCs w:val="22"/>
              <w:lang w:val="en-GB" w:eastAsia="en-GB"/>
            </w:rPr>
          </w:pPr>
          <w:hyperlink w:anchor="_Toc11764900" w:history="1">
            <w:r w:rsidR="003C278C" w:rsidRPr="00FD7547">
              <w:rPr>
                <w:rStyle w:val="Hyperlink"/>
                <w:noProof/>
              </w:rPr>
              <w:t>Organizational Ownership of FLOSS Projects</w:t>
            </w:r>
            <w:r w:rsidR="003C278C">
              <w:rPr>
                <w:noProof/>
                <w:webHidden/>
              </w:rPr>
              <w:tab/>
            </w:r>
            <w:r w:rsidR="003C278C">
              <w:rPr>
                <w:noProof/>
                <w:webHidden/>
              </w:rPr>
              <w:fldChar w:fldCharType="begin"/>
            </w:r>
            <w:r w:rsidR="003C278C">
              <w:rPr>
                <w:noProof/>
                <w:webHidden/>
              </w:rPr>
              <w:instrText xml:space="preserve"> PAGEREF _Toc11764900 \h </w:instrText>
            </w:r>
            <w:r w:rsidR="003C278C">
              <w:rPr>
                <w:noProof/>
                <w:webHidden/>
              </w:rPr>
            </w:r>
            <w:r w:rsidR="003C278C">
              <w:rPr>
                <w:noProof/>
                <w:webHidden/>
              </w:rPr>
              <w:fldChar w:fldCharType="separate"/>
            </w:r>
            <w:r w:rsidR="003C278C">
              <w:rPr>
                <w:noProof/>
                <w:webHidden/>
              </w:rPr>
              <w:t>25</w:t>
            </w:r>
            <w:r w:rsidR="003C278C">
              <w:rPr>
                <w:noProof/>
                <w:webHidden/>
              </w:rPr>
              <w:fldChar w:fldCharType="end"/>
            </w:r>
          </w:hyperlink>
        </w:p>
        <w:p w14:paraId="46C0CEC8" w14:textId="5679960C"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1" w:history="1">
            <w:r w:rsidR="003C278C" w:rsidRPr="00FD7547">
              <w:rPr>
                <w:rStyle w:val="Hyperlink"/>
                <w:noProof/>
              </w:rPr>
              <w:t>Construct Development</w:t>
            </w:r>
            <w:r w:rsidR="003C278C">
              <w:rPr>
                <w:noProof/>
                <w:webHidden/>
              </w:rPr>
              <w:tab/>
            </w:r>
            <w:r w:rsidR="003C278C">
              <w:rPr>
                <w:noProof/>
                <w:webHidden/>
              </w:rPr>
              <w:fldChar w:fldCharType="begin"/>
            </w:r>
            <w:r w:rsidR="003C278C">
              <w:rPr>
                <w:noProof/>
                <w:webHidden/>
              </w:rPr>
              <w:instrText xml:space="preserve"> PAGEREF _Toc11764901 \h </w:instrText>
            </w:r>
            <w:r w:rsidR="003C278C">
              <w:rPr>
                <w:noProof/>
                <w:webHidden/>
              </w:rPr>
            </w:r>
            <w:r w:rsidR="003C278C">
              <w:rPr>
                <w:noProof/>
                <w:webHidden/>
              </w:rPr>
              <w:fldChar w:fldCharType="separate"/>
            </w:r>
            <w:r w:rsidR="003C278C">
              <w:rPr>
                <w:noProof/>
                <w:webHidden/>
              </w:rPr>
              <w:t>31</w:t>
            </w:r>
            <w:r w:rsidR="003C278C">
              <w:rPr>
                <w:noProof/>
                <w:webHidden/>
              </w:rPr>
              <w:fldChar w:fldCharType="end"/>
            </w:r>
          </w:hyperlink>
        </w:p>
        <w:p w14:paraId="6DC99756" w14:textId="17F5F921" w:rsidR="003C278C" w:rsidRDefault="00B17D27">
          <w:pPr>
            <w:pStyle w:val="TOC3"/>
            <w:rPr>
              <w:rFonts w:asciiTheme="minorHAnsi" w:eastAsiaTheme="minorEastAsia" w:hAnsiTheme="minorHAnsi" w:cstheme="minorBidi"/>
              <w:noProof/>
              <w:color w:val="auto"/>
              <w:sz w:val="22"/>
              <w:szCs w:val="22"/>
              <w:lang w:val="en-GB" w:eastAsia="en-GB"/>
            </w:rPr>
          </w:pPr>
          <w:hyperlink w:anchor="_Toc11764902" w:history="1">
            <w:r w:rsidR="003C278C" w:rsidRPr="00FD7547">
              <w:rPr>
                <w:rStyle w:val="Hyperlink"/>
                <w:noProof/>
              </w:rPr>
              <w:t>Task</w:t>
            </w:r>
            <w:r w:rsidR="003C278C">
              <w:rPr>
                <w:noProof/>
                <w:webHidden/>
              </w:rPr>
              <w:tab/>
            </w:r>
            <w:r w:rsidR="003C278C">
              <w:rPr>
                <w:noProof/>
                <w:webHidden/>
              </w:rPr>
              <w:fldChar w:fldCharType="begin"/>
            </w:r>
            <w:r w:rsidR="003C278C">
              <w:rPr>
                <w:noProof/>
                <w:webHidden/>
              </w:rPr>
              <w:instrText xml:space="preserve"> PAGEREF _Toc11764902 \h </w:instrText>
            </w:r>
            <w:r w:rsidR="003C278C">
              <w:rPr>
                <w:noProof/>
                <w:webHidden/>
              </w:rPr>
            </w:r>
            <w:r w:rsidR="003C278C">
              <w:rPr>
                <w:noProof/>
                <w:webHidden/>
              </w:rPr>
              <w:fldChar w:fldCharType="separate"/>
            </w:r>
            <w:r w:rsidR="003C278C">
              <w:rPr>
                <w:noProof/>
                <w:webHidden/>
              </w:rPr>
              <w:t>32</w:t>
            </w:r>
            <w:r w:rsidR="003C278C">
              <w:rPr>
                <w:noProof/>
                <w:webHidden/>
              </w:rPr>
              <w:fldChar w:fldCharType="end"/>
            </w:r>
          </w:hyperlink>
        </w:p>
        <w:p w14:paraId="69BF9F6C" w14:textId="399B3888" w:rsidR="003C278C" w:rsidRDefault="00B17D27">
          <w:pPr>
            <w:pStyle w:val="TOC3"/>
            <w:rPr>
              <w:rFonts w:asciiTheme="minorHAnsi" w:eastAsiaTheme="minorEastAsia" w:hAnsiTheme="minorHAnsi" w:cstheme="minorBidi"/>
              <w:noProof/>
              <w:color w:val="auto"/>
              <w:sz w:val="22"/>
              <w:szCs w:val="22"/>
              <w:lang w:val="en-GB" w:eastAsia="en-GB"/>
            </w:rPr>
          </w:pPr>
          <w:hyperlink w:anchor="_Toc11764903" w:history="1">
            <w:r w:rsidR="003C278C" w:rsidRPr="00FD7547">
              <w:rPr>
                <w:rStyle w:val="Hyperlink"/>
                <w:noProof/>
              </w:rPr>
              <w:t>Version and Development Release</w:t>
            </w:r>
            <w:r w:rsidR="003C278C">
              <w:rPr>
                <w:noProof/>
                <w:webHidden/>
              </w:rPr>
              <w:tab/>
            </w:r>
            <w:r w:rsidR="003C278C">
              <w:rPr>
                <w:noProof/>
                <w:webHidden/>
              </w:rPr>
              <w:fldChar w:fldCharType="begin"/>
            </w:r>
            <w:r w:rsidR="003C278C">
              <w:rPr>
                <w:noProof/>
                <w:webHidden/>
              </w:rPr>
              <w:instrText xml:space="preserve"> PAGEREF _Toc11764903 \h </w:instrText>
            </w:r>
            <w:r w:rsidR="003C278C">
              <w:rPr>
                <w:noProof/>
                <w:webHidden/>
              </w:rPr>
            </w:r>
            <w:r w:rsidR="003C278C">
              <w:rPr>
                <w:noProof/>
                <w:webHidden/>
              </w:rPr>
              <w:fldChar w:fldCharType="separate"/>
            </w:r>
            <w:r w:rsidR="003C278C">
              <w:rPr>
                <w:noProof/>
                <w:webHidden/>
              </w:rPr>
              <w:t>33</w:t>
            </w:r>
            <w:r w:rsidR="003C278C">
              <w:rPr>
                <w:noProof/>
                <w:webHidden/>
              </w:rPr>
              <w:fldChar w:fldCharType="end"/>
            </w:r>
          </w:hyperlink>
        </w:p>
        <w:p w14:paraId="7753E2B3" w14:textId="78DE985F" w:rsidR="003C278C" w:rsidRDefault="00B17D27">
          <w:pPr>
            <w:pStyle w:val="TOC3"/>
            <w:rPr>
              <w:rFonts w:asciiTheme="minorHAnsi" w:eastAsiaTheme="minorEastAsia" w:hAnsiTheme="minorHAnsi" w:cstheme="minorBidi"/>
              <w:noProof/>
              <w:color w:val="auto"/>
              <w:sz w:val="22"/>
              <w:szCs w:val="22"/>
              <w:lang w:val="en-GB" w:eastAsia="en-GB"/>
            </w:rPr>
          </w:pPr>
          <w:hyperlink w:anchor="_Toc11764904" w:history="1">
            <w:r w:rsidR="003C278C" w:rsidRPr="00FD7547">
              <w:rPr>
                <w:rStyle w:val="Hyperlink"/>
                <w:noProof/>
              </w:rPr>
              <w:t>Degree of Superposition</w:t>
            </w:r>
            <w:r w:rsidR="003C278C">
              <w:rPr>
                <w:noProof/>
                <w:webHidden/>
              </w:rPr>
              <w:tab/>
            </w:r>
            <w:r w:rsidR="003C278C">
              <w:rPr>
                <w:noProof/>
                <w:webHidden/>
              </w:rPr>
              <w:fldChar w:fldCharType="begin"/>
            </w:r>
            <w:r w:rsidR="003C278C">
              <w:rPr>
                <w:noProof/>
                <w:webHidden/>
              </w:rPr>
              <w:instrText xml:space="preserve"> PAGEREF _Toc11764904 \h </w:instrText>
            </w:r>
            <w:r w:rsidR="003C278C">
              <w:rPr>
                <w:noProof/>
                <w:webHidden/>
              </w:rPr>
            </w:r>
            <w:r w:rsidR="003C278C">
              <w:rPr>
                <w:noProof/>
                <w:webHidden/>
              </w:rPr>
              <w:fldChar w:fldCharType="separate"/>
            </w:r>
            <w:r w:rsidR="003C278C">
              <w:rPr>
                <w:noProof/>
                <w:webHidden/>
              </w:rPr>
              <w:t>33</w:t>
            </w:r>
            <w:r w:rsidR="003C278C">
              <w:rPr>
                <w:noProof/>
                <w:webHidden/>
              </w:rPr>
              <w:fldChar w:fldCharType="end"/>
            </w:r>
          </w:hyperlink>
        </w:p>
        <w:p w14:paraId="682CDF84" w14:textId="0DDC0A70"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5" w:history="1">
            <w:r w:rsidR="003C278C" w:rsidRPr="00FD7547">
              <w:rPr>
                <w:rStyle w:val="Hyperlink"/>
                <w:noProof/>
              </w:rPr>
              <w:t>Methodology</w:t>
            </w:r>
            <w:r w:rsidR="003C278C">
              <w:rPr>
                <w:noProof/>
                <w:webHidden/>
              </w:rPr>
              <w:tab/>
            </w:r>
            <w:r w:rsidR="003C278C">
              <w:rPr>
                <w:noProof/>
                <w:webHidden/>
              </w:rPr>
              <w:fldChar w:fldCharType="begin"/>
            </w:r>
            <w:r w:rsidR="003C278C">
              <w:rPr>
                <w:noProof/>
                <w:webHidden/>
              </w:rPr>
              <w:instrText xml:space="preserve"> PAGEREF _Toc11764905 \h </w:instrText>
            </w:r>
            <w:r w:rsidR="003C278C">
              <w:rPr>
                <w:noProof/>
                <w:webHidden/>
              </w:rPr>
            </w:r>
            <w:r w:rsidR="003C278C">
              <w:rPr>
                <w:noProof/>
                <w:webHidden/>
              </w:rPr>
              <w:fldChar w:fldCharType="separate"/>
            </w:r>
            <w:r w:rsidR="003C278C">
              <w:rPr>
                <w:noProof/>
                <w:webHidden/>
              </w:rPr>
              <w:t>35</w:t>
            </w:r>
            <w:r w:rsidR="003C278C">
              <w:rPr>
                <w:noProof/>
                <w:webHidden/>
              </w:rPr>
              <w:fldChar w:fldCharType="end"/>
            </w:r>
          </w:hyperlink>
        </w:p>
        <w:p w14:paraId="1C87B9C6" w14:textId="064DD93A" w:rsidR="003C278C" w:rsidRDefault="00B17D27">
          <w:pPr>
            <w:pStyle w:val="TOC3"/>
            <w:rPr>
              <w:rFonts w:asciiTheme="minorHAnsi" w:eastAsiaTheme="minorEastAsia" w:hAnsiTheme="minorHAnsi" w:cstheme="minorBidi"/>
              <w:noProof/>
              <w:color w:val="auto"/>
              <w:sz w:val="22"/>
              <w:szCs w:val="22"/>
              <w:lang w:val="en-GB" w:eastAsia="en-GB"/>
            </w:rPr>
          </w:pPr>
          <w:hyperlink w:anchor="_Toc11764906" w:history="1">
            <w:r w:rsidR="003C278C" w:rsidRPr="00FD7547">
              <w:rPr>
                <w:rStyle w:val="Hyperlink"/>
                <w:noProof/>
              </w:rPr>
              <w:t>Data Collection</w:t>
            </w:r>
            <w:r w:rsidR="003C278C">
              <w:rPr>
                <w:noProof/>
                <w:webHidden/>
              </w:rPr>
              <w:tab/>
            </w:r>
            <w:r w:rsidR="003C278C">
              <w:rPr>
                <w:noProof/>
                <w:webHidden/>
              </w:rPr>
              <w:fldChar w:fldCharType="begin"/>
            </w:r>
            <w:r w:rsidR="003C278C">
              <w:rPr>
                <w:noProof/>
                <w:webHidden/>
              </w:rPr>
              <w:instrText xml:space="preserve"> PAGEREF _Toc11764906 \h </w:instrText>
            </w:r>
            <w:r w:rsidR="003C278C">
              <w:rPr>
                <w:noProof/>
                <w:webHidden/>
              </w:rPr>
            </w:r>
            <w:r w:rsidR="003C278C">
              <w:rPr>
                <w:noProof/>
                <w:webHidden/>
              </w:rPr>
              <w:fldChar w:fldCharType="separate"/>
            </w:r>
            <w:r w:rsidR="003C278C">
              <w:rPr>
                <w:noProof/>
                <w:webHidden/>
              </w:rPr>
              <w:t>35</w:t>
            </w:r>
            <w:r w:rsidR="003C278C">
              <w:rPr>
                <w:noProof/>
                <w:webHidden/>
              </w:rPr>
              <w:fldChar w:fldCharType="end"/>
            </w:r>
          </w:hyperlink>
        </w:p>
        <w:p w14:paraId="1DEEAD36" w14:textId="51596DDD" w:rsidR="003C278C" w:rsidRDefault="00B17D27">
          <w:pPr>
            <w:pStyle w:val="TOC3"/>
            <w:rPr>
              <w:rFonts w:asciiTheme="minorHAnsi" w:eastAsiaTheme="minorEastAsia" w:hAnsiTheme="minorHAnsi" w:cstheme="minorBidi"/>
              <w:noProof/>
              <w:color w:val="auto"/>
              <w:sz w:val="22"/>
              <w:szCs w:val="22"/>
              <w:lang w:val="en-GB" w:eastAsia="en-GB"/>
            </w:rPr>
          </w:pPr>
          <w:hyperlink w:anchor="_Toc11764907" w:history="1">
            <w:r w:rsidR="003C278C" w:rsidRPr="00FD7547">
              <w:rPr>
                <w:rStyle w:val="Hyperlink"/>
                <w:noProof/>
              </w:rPr>
              <w:t>Measurement</w:t>
            </w:r>
            <w:r w:rsidR="003C278C">
              <w:rPr>
                <w:noProof/>
                <w:webHidden/>
              </w:rPr>
              <w:tab/>
            </w:r>
            <w:r w:rsidR="003C278C">
              <w:rPr>
                <w:noProof/>
                <w:webHidden/>
              </w:rPr>
              <w:fldChar w:fldCharType="begin"/>
            </w:r>
            <w:r w:rsidR="003C278C">
              <w:rPr>
                <w:noProof/>
                <w:webHidden/>
              </w:rPr>
              <w:instrText xml:space="preserve"> PAGEREF _Toc11764907 \h </w:instrText>
            </w:r>
            <w:r w:rsidR="003C278C">
              <w:rPr>
                <w:noProof/>
                <w:webHidden/>
              </w:rPr>
            </w:r>
            <w:r w:rsidR="003C278C">
              <w:rPr>
                <w:noProof/>
                <w:webHidden/>
              </w:rPr>
              <w:fldChar w:fldCharType="separate"/>
            </w:r>
            <w:r w:rsidR="003C278C">
              <w:rPr>
                <w:noProof/>
                <w:webHidden/>
              </w:rPr>
              <w:t>36</w:t>
            </w:r>
            <w:r w:rsidR="003C278C">
              <w:rPr>
                <w:noProof/>
                <w:webHidden/>
              </w:rPr>
              <w:fldChar w:fldCharType="end"/>
            </w:r>
          </w:hyperlink>
        </w:p>
        <w:p w14:paraId="6877A0A5" w14:textId="63753452" w:rsidR="003C278C" w:rsidRDefault="00B17D27">
          <w:pPr>
            <w:pStyle w:val="TOC3"/>
            <w:rPr>
              <w:rFonts w:asciiTheme="minorHAnsi" w:eastAsiaTheme="minorEastAsia" w:hAnsiTheme="minorHAnsi" w:cstheme="minorBidi"/>
              <w:noProof/>
              <w:color w:val="auto"/>
              <w:sz w:val="22"/>
              <w:szCs w:val="22"/>
              <w:lang w:val="en-GB" w:eastAsia="en-GB"/>
            </w:rPr>
          </w:pPr>
          <w:hyperlink w:anchor="_Toc11764908" w:history="1">
            <w:r w:rsidR="003C278C" w:rsidRPr="00FD7547">
              <w:rPr>
                <w:rStyle w:val="Hyperlink"/>
                <w:noProof/>
              </w:rPr>
              <w:t>Analysis</w:t>
            </w:r>
            <w:r w:rsidR="003C278C">
              <w:rPr>
                <w:noProof/>
                <w:webHidden/>
              </w:rPr>
              <w:tab/>
            </w:r>
            <w:r w:rsidR="003C278C">
              <w:rPr>
                <w:noProof/>
                <w:webHidden/>
              </w:rPr>
              <w:fldChar w:fldCharType="begin"/>
            </w:r>
            <w:r w:rsidR="003C278C">
              <w:rPr>
                <w:noProof/>
                <w:webHidden/>
              </w:rPr>
              <w:instrText xml:space="preserve"> PAGEREF _Toc11764908 \h </w:instrText>
            </w:r>
            <w:r w:rsidR="003C278C">
              <w:rPr>
                <w:noProof/>
                <w:webHidden/>
              </w:rPr>
            </w:r>
            <w:r w:rsidR="003C278C">
              <w:rPr>
                <w:noProof/>
                <w:webHidden/>
              </w:rPr>
              <w:fldChar w:fldCharType="separate"/>
            </w:r>
            <w:r w:rsidR="003C278C">
              <w:rPr>
                <w:noProof/>
                <w:webHidden/>
              </w:rPr>
              <w:t>40</w:t>
            </w:r>
            <w:r w:rsidR="003C278C">
              <w:rPr>
                <w:noProof/>
                <w:webHidden/>
              </w:rPr>
              <w:fldChar w:fldCharType="end"/>
            </w:r>
          </w:hyperlink>
        </w:p>
        <w:p w14:paraId="505AC457" w14:textId="239ECA1C"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9" w:history="1">
            <w:r w:rsidR="003C278C" w:rsidRPr="00FD7547">
              <w:rPr>
                <w:rStyle w:val="Hyperlink"/>
                <w:noProof/>
              </w:rPr>
              <w:t>Models and Results</w:t>
            </w:r>
            <w:r w:rsidR="003C278C">
              <w:rPr>
                <w:noProof/>
                <w:webHidden/>
              </w:rPr>
              <w:tab/>
            </w:r>
            <w:r w:rsidR="003C278C">
              <w:rPr>
                <w:noProof/>
                <w:webHidden/>
              </w:rPr>
              <w:fldChar w:fldCharType="begin"/>
            </w:r>
            <w:r w:rsidR="003C278C">
              <w:rPr>
                <w:noProof/>
                <w:webHidden/>
              </w:rPr>
              <w:instrText xml:space="preserve"> PAGEREF _Toc11764909 \h </w:instrText>
            </w:r>
            <w:r w:rsidR="003C278C">
              <w:rPr>
                <w:noProof/>
                <w:webHidden/>
              </w:rPr>
            </w:r>
            <w:r w:rsidR="003C278C">
              <w:rPr>
                <w:noProof/>
                <w:webHidden/>
              </w:rPr>
              <w:fldChar w:fldCharType="separate"/>
            </w:r>
            <w:r w:rsidR="003C278C">
              <w:rPr>
                <w:noProof/>
                <w:webHidden/>
              </w:rPr>
              <w:t>41</w:t>
            </w:r>
            <w:r w:rsidR="003C278C">
              <w:rPr>
                <w:noProof/>
                <w:webHidden/>
              </w:rPr>
              <w:fldChar w:fldCharType="end"/>
            </w:r>
          </w:hyperlink>
        </w:p>
        <w:p w14:paraId="452B14BF" w14:textId="387883C5" w:rsidR="003C278C" w:rsidRDefault="00B17D27">
          <w:pPr>
            <w:pStyle w:val="TOC3"/>
            <w:rPr>
              <w:rFonts w:asciiTheme="minorHAnsi" w:eastAsiaTheme="minorEastAsia" w:hAnsiTheme="minorHAnsi" w:cstheme="minorBidi"/>
              <w:noProof/>
              <w:color w:val="auto"/>
              <w:sz w:val="22"/>
              <w:szCs w:val="22"/>
              <w:lang w:val="en-GB" w:eastAsia="en-GB"/>
            </w:rPr>
          </w:pPr>
          <w:hyperlink w:anchor="_Toc11764910" w:history="1">
            <w:r w:rsidR="003C278C" w:rsidRPr="00FD7547">
              <w:rPr>
                <w:rStyle w:val="Hyperlink"/>
                <w:noProof/>
              </w:rPr>
              <w:t>Hypothesis Linking the Degree of Superposition and Project Popularity</w:t>
            </w:r>
            <w:r w:rsidR="003C278C">
              <w:rPr>
                <w:noProof/>
                <w:webHidden/>
              </w:rPr>
              <w:tab/>
            </w:r>
            <w:r w:rsidR="003C278C">
              <w:rPr>
                <w:noProof/>
                <w:webHidden/>
              </w:rPr>
              <w:fldChar w:fldCharType="begin"/>
            </w:r>
            <w:r w:rsidR="003C278C">
              <w:rPr>
                <w:noProof/>
                <w:webHidden/>
              </w:rPr>
              <w:instrText xml:space="preserve"> PAGEREF _Toc11764910 \h </w:instrText>
            </w:r>
            <w:r w:rsidR="003C278C">
              <w:rPr>
                <w:noProof/>
                <w:webHidden/>
              </w:rPr>
            </w:r>
            <w:r w:rsidR="003C278C">
              <w:rPr>
                <w:noProof/>
                <w:webHidden/>
              </w:rPr>
              <w:fldChar w:fldCharType="separate"/>
            </w:r>
            <w:r w:rsidR="003C278C">
              <w:rPr>
                <w:noProof/>
                <w:webHidden/>
              </w:rPr>
              <w:t>43</w:t>
            </w:r>
            <w:r w:rsidR="003C278C">
              <w:rPr>
                <w:noProof/>
                <w:webHidden/>
              </w:rPr>
              <w:fldChar w:fldCharType="end"/>
            </w:r>
          </w:hyperlink>
        </w:p>
        <w:p w14:paraId="20C7C6BE" w14:textId="3C6BDE18" w:rsidR="003C278C" w:rsidRDefault="00B17D27">
          <w:pPr>
            <w:pStyle w:val="TOC3"/>
            <w:rPr>
              <w:rFonts w:asciiTheme="minorHAnsi" w:eastAsiaTheme="minorEastAsia" w:hAnsiTheme="minorHAnsi" w:cstheme="minorBidi"/>
              <w:noProof/>
              <w:color w:val="auto"/>
              <w:sz w:val="22"/>
              <w:szCs w:val="22"/>
              <w:lang w:val="en-GB" w:eastAsia="en-GB"/>
            </w:rPr>
          </w:pPr>
          <w:hyperlink w:anchor="_Toc11764911" w:history="1">
            <w:r w:rsidR="003C278C" w:rsidRPr="00FD7547">
              <w:rPr>
                <w:rStyle w:val="Hyperlink"/>
                <w:noProof/>
              </w:rPr>
              <w:t>Hypothesis Linking Ownership and Project Popularity</w:t>
            </w:r>
            <w:r w:rsidR="003C278C">
              <w:rPr>
                <w:noProof/>
                <w:webHidden/>
              </w:rPr>
              <w:tab/>
            </w:r>
            <w:r w:rsidR="003C278C">
              <w:rPr>
                <w:noProof/>
                <w:webHidden/>
              </w:rPr>
              <w:fldChar w:fldCharType="begin"/>
            </w:r>
            <w:r w:rsidR="003C278C">
              <w:rPr>
                <w:noProof/>
                <w:webHidden/>
              </w:rPr>
              <w:instrText xml:space="preserve"> PAGEREF _Toc11764911 \h </w:instrText>
            </w:r>
            <w:r w:rsidR="003C278C">
              <w:rPr>
                <w:noProof/>
                <w:webHidden/>
              </w:rPr>
            </w:r>
            <w:r w:rsidR="003C278C">
              <w:rPr>
                <w:noProof/>
                <w:webHidden/>
              </w:rPr>
              <w:fldChar w:fldCharType="separate"/>
            </w:r>
            <w:r w:rsidR="003C278C">
              <w:rPr>
                <w:noProof/>
                <w:webHidden/>
              </w:rPr>
              <w:t>44</w:t>
            </w:r>
            <w:r w:rsidR="003C278C">
              <w:rPr>
                <w:noProof/>
                <w:webHidden/>
              </w:rPr>
              <w:fldChar w:fldCharType="end"/>
            </w:r>
          </w:hyperlink>
        </w:p>
        <w:p w14:paraId="2B203B52" w14:textId="5E1C45A9" w:rsidR="003C278C" w:rsidRDefault="00B17D27">
          <w:pPr>
            <w:pStyle w:val="TOC3"/>
            <w:rPr>
              <w:rFonts w:asciiTheme="minorHAnsi" w:eastAsiaTheme="minorEastAsia" w:hAnsiTheme="minorHAnsi" w:cstheme="minorBidi"/>
              <w:noProof/>
              <w:color w:val="auto"/>
              <w:sz w:val="22"/>
              <w:szCs w:val="22"/>
              <w:lang w:val="en-GB" w:eastAsia="en-GB"/>
            </w:rPr>
          </w:pPr>
          <w:hyperlink w:anchor="_Toc11764912" w:history="1">
            <w:r w:rsidR="003C278C" w:rsidRPr="00FD7547">
              <w:rPr>
                <w:rStyle w:val="Hyperlink"/>
                <w:noProof/>
              </w:rPr>
              <w:t>Negative Binomial Regression Model</w:t>
            </w:r>
            <w:r w:rsidR="003C278C">
              <w:rPr>
                <w:noProof/>
                <w:webHidden/>
              </w:rPr>
              <w:tab/>
            </w:r>
            <w:r w:rsidR="003C278C">
              <w:rPr>
                <w:noProof/>
                <w:webHidden/>
              </w:rPr>
              <w:fldChar w:fldCharType="begin"/>
            </w:r>
            <w:r w:rsidR="003C278C">
              <w:rPr>
                <w:noProof/>
                <w:webHidden/>
              </w:rPr>
              <w:instrText xml:space="preserve"> PAGEREF _Toc11764912 \h </w:instrText>
            </w:r>
            <w:r w:rsidR="003C278C">
              <w:rPr>
                <w:noProof/>
                <w:webHidden/>
              </w:rPr>
            </w:r>
            <w:r w:rsidR="003C278C">
              <w:rPr>
                <w:noProof/>
                <w:webHidden/>
              </w:rPr>
              <w:fldChar w:fldCharType="separate"/>
            </w:r>
            <w:r w:rsidR="003C278C">
              <w:rPr>
                <w:noProof/>
                <w:webHidden/>
              </w:rPr>
              <w:t>46</w:t>
            </w:r>
            <w:r w:rsidR="003C278C">
              <w:rPr>
                <w:noProof/>
                <w:webHidden/>
              </w:rPr>
              <w:fldChar w:fldCharType="end"/>
            </w:r>
          </w:hyperlink>
        </w:p>
        <w:p w14:paraId="0E907988" w14:textId="54D6574F"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3" w:history="1">
            <w:r w:rsidR="003C278C" w:rsidRPr="00FD7547">
              <w:rPr>
                <w:rStyle w:val="Hyperlink"/>
                <w:noProof/>
              </w:rPr>
              <w:t>Discussion and Contributions</w:t>
            </w:r>
            <w:r w:rsidR="003C278C">
              <w:rPr>
                <w:noProof/>
                <w:webHidden/>
              </w:rPr>
              <w:tab/>
            </w:r>
            <w:r w:rsidR="003C278C">
              <w:rPr>
                <w:noProof/>
                <w:webHidden/>
              </w:rPr>
              <w:fldChar w:fldCharType="begin"/>
            </w:r>
            <w:r w:rsidR="003C278C">
              <w:rPr>
                <w:noProof/>
                <w:webHidden/>
              </w:rPr>
              <w:instrText xml:space="preserve"> PAGEREF _Toc11764913 \h </w:instrText>
            </w:r>
            <w:r w:rsidR="003C278C">
              <w:rPr>
                <w:noProof/>
                <w:webHidden/>
              </w:rPr>
            </w:r>
            <w:r w:rsidR="003C278C">
              <w:rPr>
                <w:noProof/>
                <w:webHidden/>
              </w:rPr>
              <w:fldChar w:fldCharType="separate"/>
            </w:r>
            <w:r w:rsidR="003C278C">
              <w:rPr>
                <w:noProof/>
                <w:webHidden/>
              </w:rPr>
              <w:t>46</w:t>
            </w:r>
            <w:r w:rsidR="003C278C">
              <w:rPr>
                <w:noProof/>
                <w:webHidden/>
              </w:rPr>
              <w:fldChar w:fldCharType="end"/>
            </w:r>
          </w:hyperlink>
        </w:p>
        <w:p w14:paraId="5793077C" w14:textId="44BE12C2" w:rsidR="003C278C" w:rsidRDefault="00B17D27">
          <w:pPr>
            <w:pStyle w:val="TOC3"/>
            <w:rPr>
              <w:rFonts w:asciiTheme="minorHAnsi" w:eastAsiaTheme="minorEastAsia" w:hAnsiTheme="minorHAnsi" w:cstheme="minorBidi"/>
              <w:noProof/>
              <w:color w:val="auto"/>
              <w:sz w:val="22"/>
              <w:szCs w:val="22"/>
              <w:lang w:val="en-GB" w:eastAsia="en-GB"/>
            </w:rPr>
          </w:pPr>
          <w:hyperlink w:anchor="_Toc11764914" w:history="1">
            <w:r w:rsidR="003C278C" w:rsidRPr="00FD7547">
              <w:rPr>
                <w:rStyle w:val="Hyperlink"/>
                <w:noProof/>
              </w:rPr>
              <w:t>Implications</w:t>
            </w:r>
            <w:r w:rsidR="003C278C">
              <w:rPr>
                <w:noProof/>
                <w:webHidden/>
              </w:rPr>
              <w:tab/>
            </w:r>
            <w:r w:rsidR="003C278C">
              <w:rPr>
                <w:noProof/>
                <w:webHidden/>
              </w:rPr>
              <w:fldChar w:fldCharType="begin"/>
            </w:r>
            <w:r w:rsidR="003C278C">
              <w:rPr>
                <w:noProof/>
                <w:webHidden/>
              </w:rPr>
              <w:instrText xml:space="preserve"> PAGEREF _Toc11764914 \h </w:instrText>
            </w:r>
            <w:r w:rsidR="003C278C">
              <w:rPr>
                <w:noProof/>
                <w:webHidden/>
              </w:rPr>
            </w:r>
            <w:r w:rsidR="003C278C">
              <w:rPr>
                <w:noProof/>
                <w:webHidden/>
              </w:rPr>
              <w:fldChar w:fldCharType="separate"/>
            </w:r>
            <w:r w:rsidR="003C278C">
              <w:rPr>
                <w:noProof/>
                <w:webHidden/>
              </w:rPr>
              <w:t>48</w:t>
            </w:r>
            <w:r w:rsidR="003C278C">
              <w:rPr>
                <w:noProof/>
                <w:webHidden/>
              </w:rPr>
              <w:fldChar w:fldCharType="end"/>
            </w:r>
          </w:hyperlink>
        </w:p>
        <w:p w14:paraId="3E92F8EA" w14:textId="3D1159FC" w:rsidR="003C278C" w:rsidRDefault="00B17D27">
          <w:pPr>
            <w:pStyle w:val="TOC3"/>
            <w:rPr>
              <w:rFonts w:asciiTheme="minorHAnsi" w:eastAsiaTheme="minorEastAsia" w:hAnsiTheme="minorHAnsi" w:cstheme="minorBidi"/>
              <w:noProof/>
              <w:color w:val="auto"/>
              <w:sz w:val="22"/>
              <w:szCs w:val="22"/>
              <w:lang w:val="en-GB" w:eastAsia="en-GB"/>
            </w:rPr>
          </w:pPr>
          <w:hyperlink w:anchor="_Toc11764915" w:history="1">
            <w:r w:rsidR="003C278C" w:rsidRPr="00FD7547">
              <w:rPr>
                <w:rStyle w:val="Hyperlink"/>
                <w:noProof/>
              </w:rPr>
              <w:t>Limitations and Directions for Future Research</w:t>
            </w:r>
            <w:r w:rsidR="003C278C">
              <w:rPr>
                <w:noProof/>
                <w:webHidden/>
              </w:rPr>
              <w:tab/>
            </w:r>
            <w:r w:rsidR="003C278C">
              <w:rPr>
                <w:noProof/>
                <w:webHidden/>
              </w:rPr>
              <w:fldChar w:fldCharType="begin"/>
            </w:r>
            <w:r w:rsidR="003C278C">
              <w:rPr>
                <w:noProof/>
                <w:webHidden/>
              </w:rPr>
              <w:instrText xml:space="preserve"> PAGEREF _Toc11764915 \h </w:instrText>
            </w:r>
            <w:r w:rsidR="003C278C">
              <w:rPr>
                <w:noProof/>
                <w:webHidden/>
              </w:rPr>
            </w:r>
            <w:r w:rsidR="003C278C">
              <w:rPr>
                <w:noProof/>
                <w:webHidden/>
              </w:rPr>
              <w:fldChar w:fldCharType="separate"/>
            </w:r>
            <w:r w:rsidR="003C278C">
              <w:rPr>
                <w:noProof/>
                <w:webHidden/>
              </w:rPr>
              <w:t>50</w:t>
            </w:r>
            <w:r w:rsidR="003C278C">
              <w:rPr>
                <w:noProof/>
                <w:webHidden/>
              </w:rPr>
              <w:fldChar w:fldCharType="end"/>
            </w:r>
          </w:hyperlink>
        </w:p>
        <w:p w14:paraId="2763ECD2" w14:textId="1895C9F3" w:rsidR="003C278C" w:rsidRDefault="00B17D27">
          <w:pPr>
            <w:pStyle w:val="TOC1"/>
            <w:rPr>
              <w:rFonts w:asciiTheme="minorHAnsi" w:eastAsiaTheme="minorEastAsia" w:hAnsiTheme="minorHAnsi" w:cstheme="minorBidi"/>
              <w:b w:val="0"/>
              <w:i w:val="0"/>
              <w:noProof/>
              <w:color w:val="auto"/>
              <w:sz w:val="22"/>
              <w:szCs w:val="22"/>
              <w:lang w:val="en-GB" w:eastAsia="en-GB"/>
            </w:rPr>
          </w:pPr>
          <w:hyperlink w:anchor="_Toc11764916" w:history="1">
            <w:r w:rsidR="003C278C" w:rsidRPr="00FD7547">
              <w:rPr>
                <w:rStyle w:val="Hyperlink"/>
                <w:noProof/>
              </w:rPr>
              <w:t>3</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2 : Team Composition and Governance</w:t>
            </w:r>
            <w:r w:rsidR="003C278C">
              <w:rPr>
                <w:noProof/>
                <w:webHidden/>
              </w:rPr>
              <w:tab/>
            </w:r>
            <w:r w:rsidR="003C278C">
              <w:rPr>
                <w:noProof/>
                <w:webHidden/>
              </w:rPr>
              <w:fldChar w:fldCharType="begin"/>
            </w:r>
            <w:r w:rsidR="003C278C">
              <w:rPr>
                <w:noProof/>
                <w:webHidden/>
              </w:rPr>
              <w:instrText xml:space="preserve"> PAGEREF _Toc11764916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3F80F687" w14:textId="306EFC06"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7" w:history="1">
            <w:r w:rsidR="003C278C" w:rsidRPr="00FD7547">
              <w:rPr>
                <w:rStyle w:val="Hyperlink"/>
                <w:noProof/>
              </w:rPr>
              <w:t>Abstract</w:t>
            </w:r>
            <w:r w:rsidR="003C278C">
              <w:rPr>
                <w:noProof/>
                <w:webHidden/>
              </w:rPr>
              <w:tab/>
            </w:r>
            <w:r w:rsidR="003C278C">
              <w:rPr>
                <w:noProof/>
                <w:webHidden/>
              </w:rPr>
              <w:fldChar w:fldCharType="begin"/>
            </w:r>
            <w:r w:rsidR="003C278C">
              <w:rPr>
                <w:noProof/>
                <w:webHidden/>
              </w:rPr>
              <w:instrText xml:space="preserve"> PAGEREF _Toc11764917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517E6266" w14:textId="6561D801"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8" w:history="1">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918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7891B639" w14:textId="0D09317A"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9" w:history="1">
            <w:r w:rsidR="003C278C" w:rsidRPr="00FD7547">
              <w:rPr>
                <w:rStyle w:val="Hyperlink"/>
                <w:noProof/>
              </w:rPr>
              <w:t>Theoretical Background</w:t>
            </w:r>
            <w:r w:rsidR="003C278C">
              <w:rPr>
                <w:noProof/>
                <w:webHidden/>
              </w:rPr>
              <w:tab/>
            </w:r>
            <w:r w:rsidR="003C278C">
              <w:rPr>
                <w:noProof/>
                <w:webHidden/>
              </w:rPr>
              <w:fldChar w:fldCharType="begin"/>
            </w:r>
            <w:r w:rsidR="003C278C">
              <w:rPr>
                <w:noProof/>
                <w:webHidden/>
              </w:rPr>
              <w:instrText xml:space="preserve"> PAGEREF _Toc11764919 \h </w:instrText>
            </w:r>
            <w:r w:rsidR="003C278C">
              <w:rPr>
                <w:noProof/>
                <w:webHidden/>
              </w:rPr>
            </w:r>
            <w:r w:rsidR="003C278C">
              <w:rPr>
                <w:noProof/>
                <w:webHidden/>
              </w:rPr>
              <w:fldChar w:fldCharType="separate"/>
            </w:r>
            <w:r w:rsidR="003C278C">
              <w:rPr>
                <w:noProof/>
                <w:webHidden/>
              </w:rPr>
              <w:t>56</w:t>
            </w:r>
            <w:r w:rsidR="003C278C">
              <w:rPr>
                <w:noProof/>
                <w:webHidden/>
              </w:rPr>
              <w:fldChar w:fldCharType="end"/>
            </w:r>
          </w:hyperlink>
        </w:p>
        <w:p w14:paraId="09089A60" w14:textId="38E78599" w:rsidR="003C278C" w:rsidRDefault="00B17D27">
          <w:pPr>
            <w:pStyle w:val="TOC3"/>
            <w:rPr>
              <w:rFonts w:asciiTheme="minorHAnsi" w:eastAsiaTheme="minorEastAsia" w:hAnsiTheme="minorHAnsi" w:cstheme="minorBidi"/>
              <w:noProof/>
              <w:color w:val="auto"/>
              <w:sz w:val="22"/>
              <w:szCs w:val="22"/>
              <w:lang w:val="en-GB" w:eastAsia="en-GB"/>
            </w:rPr>
          </w:pPr>
          <w:hyperlink w:anchor="_Toc11764920" w:history="1">
            <w:r w:rsidR="003C278C" w:rsidRPr="00FD7547">
              <w:rPr>
                <w:rStyle w:val="Hyperlink"/>
                <w:noProof/>
              </w:rPr>
              <w:t>Contributor type and team composition</w:t>
            </w:r>
            <w:r w:rsidR="003C278C">
              <w:rPr>
                <w:noProof/>
                <w:webHidden/>
              </w:rPr>
              <w:tab/>
            </w:r>
            <w:r w:rsidR="003C278C">
              <w:rPr>
                <w:noProof/>
                <w:webHidden/>
              </w:rPr>
              <w:fldChar w:fldCharType="begin"/>
            </w:r>
            <w:r w:rsidR="003C278C">
              <w:rPr>
                <w:noProof/>
                <w:webHidden/>
              </w:rPr>
              <w:instrText xml:space="preserve"> PAGEREF _Toc11764920 \h </w:instrText>
            </w:r>
            <w:r w:rsidR="003C278C">
              <w:rPr>
                <w:noProof/>
                <w:webHidden/>
              </w:rPr>
            </w:r>
            <w:r w:rsidR="003C278C">
              <w:rPr>
                <w:noProof/>
                <w:webHidden/>
              </w:rPr>
              <w:fldChar w:fldCharType="separate"/>
            </w:r>
            <w:r w:rsidR="003C278C">
              <w:rPr>
                <w:noProof/>
                <w:webHidden/>
              </w:rPr>
              <w:t>56</w:t>
            </w:r>
            <w:r w:rsidR="003C278C">
              <w:rPr>
                <w:noProof/>
                <w:webHidden/>
              </w:rPr>
              <w:fldChar w:fldCharType="end"/>
            </w:r>
          </w:hyperlink>
        </w:p>
        <w:p w14:paraId="2A171D7B" w14:textId="1FE8DAC3" w:rsidR="003C278C" w:rsidRDefault="00B17D27">
          <w:pPr>
            <w:pStyle w:val="TOC3"/>
            <w:rPr>
              <w:rFonts w:asciiTheme="minorHAnsi" w:eastAsiaTheme="minorEastAsia" w:hAnsiTheme="minorHAnsi" w:cstheme="minorBidi"/>
              <w:noProof/>
              <w:color w:val="auto"/>
              <w:sz w:val="22"/>
              <w:szCs w:val="22"/>
              <w:lang w:val="en-GB" w:eastAsia="en-GB"/>
            </w:rPr>
          </w:pPr>
          <w:hyperlink w:anchor="_Toc11764921" w:history="1">
            <w:r w:rsidR="003C278C" w:rsidRPr="00FD7547">
              <w:rPr>
                <w:rStyle w:val="Hyperlink"/>
                <w:noProof/>
              </w:rPr>
              <w:t>Project success</w:t>
            </w:r>
            <w:r w:rsidR="003C278C">
              <w:rPr>
                <w:noProof/>
                <w:webHidden/>
              </w:rPr>
              <w:tab/>
            </w:r>
            <w:r w:rsidR="003C278C">
              <w:rPr>
                <w:noProof/>
                <w:webHidden/>
              </w:rPr>
              <w:fldChar w:fldCharType="begin"/>
            </w:r>
            <w:r w:rsidR="003C278C">
              <w:rPr>
                <w:noProof/>
                <w:webHidden/>
              </w:rPr>
              <w:instrText xml:space="preserve"> PAGEREF _Toc11764921 \h </w:instrText>
            </w:r>
            <w:r w:rsidR="003C278C">
              <w:rPr>
                <w:noProof/>
                <w:webHidden/>
              </w:rPr>
            </w:r>
            <w:r w:rsidR="003C278C">
              <w:rPr>
                <w:noProof/>
                <w:webHidden/>
              </w:rPr>
              <w:fldChar w:fldCharType="separate"/>
            </w:r>
            <w:r w:rsidR="003C278C">
              <w:rPr>
                <w:noProof/>
                <w:webHidden/>
              </w:rPr>
              <w:t>58</w:t>
            </w:r>
            <w:r w:rsidR="003C278C">
              <w:rPr>
                <w:noProof/>
                <w:webHidden/>
              </w:rPr>
              <w:fldChar w:fldCharType="end"/>
            </w:r>
          </w:hyperlink>
        </w:p>
        <w:p w14:paraId="53D2D1E5" w14:textId="50B59F15" w:rsidR="003C278C" w:rsidRDefault="00B17D27">
          <w:pPr>
            <w:pStyle w:val="TOC3"/>
            <w:rPr>
              <w:rFonts w:asciiTheme="minorHAnsi" w:eastAsiaTheme="minorEastAsia" w:hAnsiTheme="minorHAnsi" w:cstheme="minorBidi"/>
              <w:noProof/>
              <w:color w:val="auto"/>
              <w:sz w:val="22"/>
              <w:szCs w:val="22"/>
              <w:lang w:val="en-GB" w:eastAsia="en-GB"/>
            </w:rPr>
          </w:pPr>
          <w:hyperlink w:anchor="_Toc11764922" w:history="1">
            <w:r w:rsidR="003C278C" w:rsidRPr="00FD7547">
              <w:rPr>
                <w:rStyle w:val="Hyperlink"/>
                <w:noProof/>
              </w:rPr>
              <w:t>Organization ownership</w:t>
            </w:r>
            <w:r w:rsidR="003C278C">
              <w:rPr>
                <w:noProof/>
                <w:webHidden/>
              </w:rPr>
              <w:tab/>
            </w:r>
            <w:r w:rsidR="003C278C">
              <w:rPr>
                <w:noProof/>
                <w:webHidden/>
              </w:rPr>
              <w:fldChar w:fldCharType="begin"/>
            </w:r>
            <w:r w:rsidR="003C278C">
              <w:rPr>
                <w:noProof/>
                <w:webHidden/>
              </w:rPr>
              <w:instrText xml:space="preserve"> PAGEREF _Toc11764922 \h </w:instrText>
            </w:r>
            <w:r w:rsidR="003C278C">
              <w:rPr>
                <w:noProof/>
                <w:webHidden/>
              </w:rPr>
            </w:r>
            <w:r w:rsidR="003C278C">
              <w:rPr>
                <w:noProof/>
                <w:webHidden/>
              </w:rPr>
              <w:fldChar w:fldCharType="separate"/>
            </w:r>
            <w:r w:rsidR="003C278C">
              <w:rPr>
                <w:noProof/>
                <w:webHidden/>
              </w:rPr>
              <w:t>59</w:t>
            </w:r>
            <w:r w:rsidR="003C278C">
              <w:rPr>
                <w:noProof/>
                <w:webHidden/>
              </w:rPr>
              <w:fldChar w:fldCharType="end"/>
            </w:r>
          </w:hyperlink>
        </w:p>
        <w:p w14:paraId="59CB32B4" w14:textId="42A62E0C"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3" w:history="1">
            <w:r w:rsidR="003C278C" w:rsidRPr="00FD7547">
              <w:rPr>
                <w:rStyle w:val="Hyperlink"/>
                <w:noProof/>
              </w:rPr>
              <w:t>Theory and Hypotheses</w:t>
            </w:r>
            <w:r w:rsidR="003C278C">
              <w:rPr>
                <w:noProof/>
                <w:webHidden/>
              </w:rPr>
              <w:tab/>
            </w:r>
            <w:r w:rsidR="003C278C">
              <w:rPr>
                <w:noProof/>
                <w:webHidden/>
              </w:rPr>
              <w:fldChar w:fldCharType="begin"/>
            </w:r>
            <w:r w:rsidR="003C278C">
              <w:rPr>
                <w:noProof/>
                <w:webHidden/>
              </w:rPr>
              <w:instrText xml:space="preserve"> PAGEREF _Toc11764923 \h </w:instrText>
            </w:r>
            <w:r w:rsidR="003C278C">
              <w:rPr>
                <w:noProof/>
                <w:webHidden/>
              </w:rPr>
            </w:r>
            <w:r w:rsidR="003C278C">
              <w:rPr>
                <w:noProof/>
                <w:webHidden/>
              </w:rPr>
              <w:fldChar w:fldCharType="separate"/>
            </w:r>
            <w:r w:rsidR="003C278C">
              <w:rPr>
                <w:noProof/>
                <w:webHidden/>
              </w:rPr>
              <w:t>61</w:t>
            </w:r>
            <w:r w:rsidR="003C278C">
              <w:rPr>
                <w:noProof/>
                <w:webHidden/>
              </w:rPr>
              <w:fldChar w:fldCharType="end"/>
            </w:r>
          </w:hyperlink>
        </w:p>
        <w:p w14:paraId="63650E89" w14:textId="54A5CC8A" w:rsidR="003C278C" w:rsidRDefault="00B17D27">
          <w:pPr>
            <w:pStyle w:val="TOC3"/>
            <w:rPr>
              <w:rFonts w:asciiTheme="minorHAnsi" w:eastAsiaTheme="minorEastAsia" w:hAnsiTheme="minorHAnsi" w:cstheme="minorBidi"/>
              <w:noProof/>
              <w:color w:val="auto"/>
              <w:sz w:val="22"/>
              <w:szCs w:val="22"/>
              <w:lang w:val="en-GB" w:eastAsia="en-GB"/>
            </w:rPr>
          </w:pPr>
          <w:hyperlink w:anchor="_Toc11764924" w:history="1">
            <w:r w:rsidR="003C278C" w:rsidRPr="00FD7547">
              <w:rPr>
                <w:rStyle w:val="Hyperlink"/>
                <w:noProof/>
              </w:rPr>
              <w:t>Relationship between Team Composition and the Survival of the Project</w:t>
            </w:r>
            <w:r w:rsidR="003C278C">
              <w:rPr>
                <w:noProof/>
                <w:webHidden/>
              </w:rPr>
              <w:tab/>
            </w:r>
            <w:r w:rsidR="003C278C">
              <w:rPr>
                <w:noProof/>
                <w:webHidden/>
              </w:rPr>
              <w:fldChar w:fldCharType="begin"/>
            </w:r>
            <w:r w:rsidR="003C278C">
              <w:rPr>
                <w:noProof/>
                <w:webHidden/>
              </w:rPr>
              <w:instrText xml:space="preserve"> PAGEREF _Toc11764924 \h </w:instrText>
            </w:r>
            <w:r w:rsidR="003C278C">
              <w:rPr>
                <w:noProof/>
                <w:webHidden/>
              </w:rPr>
            </w:r>
            <w:r w:rsidR="003C278C">
              <w:rPr>
                <w:noProof/>
                <w:webHidden/>
              </w:rPr>
              <w:fldChar w:fldCharType="separate"/>
            </w:r>
            <w:r w:rsidR="003C278C">
              <w:rPr>
                <w:noProof/>
                <w:webHidden/>
              </w:rPr>
              <w:t>61</w:t>
            </w:r>
            <w:r w:rsidR="003C278C">
              <w:rPr>
                <w:noProof/>
                <w:webHidden/>
              </w:rPr>
              <w:fldChar w:fldCharType="end"/>
            </w:r>
          </w:hyperlink>
        </w:p>
        <w:p w14:paraId="36EB943B" w14:textId="5667A43E" w:rsidR="003C278C" w:rsidRDefault="00B17D27">
          <w:pPr>
            <w:pStyle w:val="TOC3"/>
            <w:rPr>
              <w:rFonts w:asciiTheme="minorHAnsi" w:eastAsiaTheme="minorEastAsia" w:hAnsiTheme="minorHAnsi" w:cstheme="minorBidi"/>
              <w:noProof/>
              <w:color w:val="auto"/>
              <w:sz w:val="22"/>
              <w:szCs w:val="22"/>
              <w:lang w:val="en-GB" w:eastAsia="en-GB"/>
            </w:rPr>
          </w:pPr>
          <w:hyperlink w:anchor="_Toc11764925" w:history="1">
            <w:r w:rsidR="003C278C" w:rsidRPr="00FD7547">
              <w:rPr>
                <w:rStyle w:val="Hyperlink"/>
                <w:noProof/>
              </w:rPr>
              <w:t>Moderating Influence of Organizational Ownership on the Relationship between Team Composition and Project Survival</w:t>
            </w:r>
            <w:r w:rsidR="003C278C">
              <w:rPr>
                <w:noProof/>
                <w:webHidden/>
              </w:rPr>
              <w:tab/>
            </w:r>
            <w:r w:rsidR="003C278C">
              <w:rPr>
                <w:noProof/>
                <w:webHidden/>
              </w:rPr>
              <w:fldChar w:fldCharType="begin"/>
            </w:r>
            <w:r w:rsidR="003C278C">
              <w:rPr>
                <w:noProof/>
                <w:webHidden/>
              </w:rPr>
              <w:instrText xml:space="preserve"> PAGEREF _Toc11764925 \h </w:instrText>
            </w:r>
            <w:r w:rsidR="003C278C">
              <w:rPr>
                <w:noProof/>
                <w:webHidden/>
              </w:rPr>
            </w:r>
            <w:r w:rsidR="003C278C">
              <w:rPr>
                <w:noProof/>
                <w:webHidden/>
              </w:rPr>
              <w:fldChar w:fldCharType="separate"/>
            </w:r>
            <w:r w:rsidR="003C278C">
              <w:rPr>
                <w:noProof/>
                <w:webHidden/>
              </w:rPr>
              <w:t>64</w:t>
            </w:r>
            <w:r w:rsidR="003C278C">
              <w:rPr>
                <w:noProof/>
                <w:webHidden/>
              </w:rPr>
              <w:fldChar w:fldCharType="end"/>
            </w:r>
          </w:hyperlink>
        </w:p>
        <w:p w14:paraId="06A27BF2" w14:textId="4A84E527"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6" w:history="1">
            <w:r w:rsidR="003C278C" w:rsidRPr="00FD7547">
              <w:rPr>
                <w:rStyle w:val="Hyperlink"/>
                <w:noProof/>
              </w:rPr>
              <w:t>Methodology</w:t>
            </w:r>
            <w:r w:rsidR="003C278C">
              <w:rPr>
                <w:noProof/>
                <w:webHidden/>
              </w:rPr>
              <w:tab/>
            </w:r>
            <w:r w:rsidR="003C278C">
              <w:rPr>
                <w:noProof/>
                <w:webHidden/>
              </w:rPr>
              <w:fldChar w:fldCharType="begin"/>
            </w:r>
            <w:r w:rsidR="003C278C">
              <w:rPr>
                <w:noProof/>
                <w:webHidden/>
              </w:rPr>
              <w:instrText xml:space="preserve"> PAGEREF _Toc11764926 \h </w:instrText>
            </w:r>
            <w:r w:rsidR="003C278C">
              <w:rPr>
                <w:noProof/>
                <w:webHidden/>
              </w:rPr>
            </w:r>
            <w:r w:rsidR="003C278C">
              <w:rPr>
                <w:noProof/>
                <w:webHidden/>
              </w:rPr>
              <w:fldChar w:fldCharType="separate"/>
            </w:r>
            <w:r w:rsidR="003C278C">
              <w:rPr>
                <w:noProof/>
                <w:webHidden/>
              </w:rPr>
              <w:t>66</w:t>
            </w:r>
            <w:r w:rsidR="003C278C">
              <w:rPr>
                <w:noProof/>
                <w:webHidden/>
              </w:rPr>
              <w:fldChar w:fldCharType="end"/>
            </w:r>
          </w:hyperlink>
        </w:p>
        <w:p w14:paraId="2279A498" w14:textId="60BB24CC" w:rsidR="003C278C" w:rsidRDefault="00B17D27">
          <w:pPr>
            <w:pStyle w:val="TOC3"/>
            <w:rPr>
              <w:rFonts w:asciiTheme="minorHAnsi" w:eastAsiaTheme="minorEastAsia" w:hAnsiTheme="minorHAnsi" w:cstheme="minorBidi"/>
              <w:noProof/>
              <w:color w:val="auto"/>
              <w:sz w:val="22"/>
              <w:szCs w:val="22"/>
              <w:lang w:val="en-GB" w:eastAsia="en-GB"/>
            </w:rPr>
          </w:pPr>
          <w:hyperlink w:anchor="_Toc11764927" w:history="1">
            <w:r w:rsidR="003C278C" w:rsidRPr="00FD7547">
              <w:rPr>
                <w:rStyle w:val="Hyperlink"/>
                <w:noProof/>
              </w:rPr>
              <w:t>Data Collection</w:t>
            </w:r>
            <w:r w:rsidR="003C278C">
              <w:rPr>
                <w:noProof/>
                <w:webHidden/>
              </w:rPr>
              <w:tab/>
            </w:r>
            <w:r w:rsidR="003C278C">
              <w:rPr>
                <w:noProof/>
                <w:webHidden/>
              </w:rPr>
              <w:fldChar w:fldCharType="begin"/>
            </w:r>
            <w:r w:rsidR="003C278C">
              <w:rPr>
                <w:noProof/>
                <w:webHidden/>
              </w:rPr>
              <w:instrText xml:space="preserve"> PAGEREF _Toc11764927 \h </w:instrText>
            </w:r>
            <w:r w:rsidR="003C278C">
              <w:rPr>
                <w:noProof/>
                <w:webHidden/>
              </w:rPr>
            </w:r>
            <w:r w:rsidR="003C278C">
              <w:rPr>
                <w:noProof/>
                <w:webHidden/>
              </w:rPr>
              <w:fldChar w:fldCharType="separate"/>
            </w:r>
            <w:r w:rsidR="003C278C">
              <w:rPr>
                <w:noProof/>
                <w:webHidden/>
              </w:rPr>
              <w:t>67</w:t>
            </w:r>
            <w:r w:rsidR="003C278C">
              <w:rPr>
                <w:noProof/>
                <w:webHidden/>
              </w:rPr>
              <w:fldChar w:fldCharType="end"/>
            </w:r>
          </w:hyperlink>
        </w:p>
        <w:p w14:paraId="2FAC1F1B" w14:textId="65B595CA" w:rsidR="003C278C" w:rsidRDefault="00B17D27">
          <w:pPr>
            <w:pStyle w:val="TOC3"/>
            <w:rPr>
              <w:rFonts w:asciiTheme="minorHAnsi" w:eastAsiaTheme="minorEastAsia" w:hAnsiTheme="minorHAnsi" w:cstheme="minorBidi"/>
              <w:noProof/>
              <w:color w:val="auto"/>
              <w:sz w:val="22"/>
              <w:szCs w:val="22"/>
              <w:lang w:val="en-GB" w:eastAsia="en-GB"/>
            </w:rPr>
          </w:pPr>
          <w:hyperlink w:anchor="_Toc11764928" w:history="1">
            <w:r w:rsidR="003C278C" w:rsidRPr="00FD7547">
              <w:rPr>
                <w:rStyle w:val="Hyperlink"/>
                <w:noProof/>
              </w:rPr>
              <w:t>Measurement</w:t>
            </w:r>
            <w:r w:rsidR="003C278C">
              <w:rPr>
                <w:noProof/>
                <w:webHidden/>
              </w:rPr>
              <w:tab/>
            </w:r>
            <w:r w:rsidR="003C278C">
              <w:rPr>
                <w:noProof/>
                <w:webHidden/>
              </w:rPr>
              <w:fldChar w:fldCharType="begin"/>
            </w:r>
            <w:r w:rsidR="003C278C">
              <w:rPr>
                <w:noProof/>
                <w:webHidden/>
              </w:rPr>
              <w:instrText xml:space="preserve"> PAGEREF _Toc11764928 \h </w:instrText>
            </w:r>
            <w:r w:rsidR="003C278C">
              <w:rPr>
                <w:noProof/>
                <w:webHidden/>
              </w:rPr>
            </w:r>
            <w:r w:rsidR="003C278C">
              <w:rPr>
                <w:noProof/>
                <w:webHidden/>
              </w:rPr>
              <w:fldChar w:fldCharType="separate"/>
            </w:r>
            <w:r w:rsidR="003C278C">
              <w:rPr>
                <w:noProof/>
                <w:webHidden/>
              </w:rPr>
              <w:t>67</w:t>
            </w:r>
            <w:r w:rsidR="003C278C">
              <w:rPr>
                <w:noProof/>
                <w:webHidden/>
              </w:rPr>
              <w:fldChar w:fldCharType="end"/>
            </w:r>
          </w:hyperlink>
        </w:p>
        <w:p w14:paraId="79321803" w14:textId="1FD3DD41" w:rsidR="003C278C" w:rsidRDefault="00B17D27">
          <w:pPr>
            <w:pStyle w:val="TOC3"/>
            <w:rPr>
              <w:rFonts w:asciiTheme="minorHAnsi" w:eastAsiaTheme="minorEastAsia" w:hAnsiTheme="minorHAnsi" w:cstheme="minorBidi"/>
              <w:noProof/>
              <w:color w:val="auto"/>
              <w:sz w:val="22"/>
              <w:szCs w:val="22"/>
              <w:lang w:val="en-GB" w:eastAsia="en-GB"/>
            </w:rPr>
          </w:pPr>
          <w:hyperlink w:anchor="_Toc11764929" w:history="1">
            <w:r w:rsidR="003C278C" w:rsidRPr="00FD7547">
              <w:rPr>
                <w:rStyle w:val="Hyperlink"/>
                <w:noProof/>
              </w:rPr>
              <w:t>Analysis</w:t>
            </w:r>
            <w:r w:rsidR="003C278C">
              <w:rPr>
                <w:noProof/>
                <w:webHidden/>
              </w:rPr>
              <w:tab/>
            </w:r>
            <w:r w:rsidR="003C278C">
              <w:rPr>
                <w:noProof/>
                <w:webHidden/>
              </w:rPr>
              <w:fldChar w:fldCharType="begin"/>
            </w:r>
            <w:r w:rsidR="003C278C">
              <w:rPr>
                <w:noProof/>
                <w:webHidden/>
              </w:rPr>
              <w:instrText xml:space="preserve"> PAGEREF _Toc11764929 \h </w:instrText>
            </w:r>
            <w:r w:rsidR="003C278C">
              <w:rPr>
                <w:noProof/>
                <w:webHidden/>
              </w:rPr>
            </w:r>
            <w:r w:rsidR="003C278C">
              <w:rPr>
                <w:noProof/>
                <w:webHidden/>
              </w:rPr>
              <w:fldChar w:fldCharType="separate"/>
            </w:r>
            <w:r w:rsidR="003C278C">
              <w:rPr>
                <w:noProof/>
                <w:webHidden/>
              </w:rPr>
              <w:t>71</w:t>
            </w:r>
            <w:r w:rsidR="003C278C">
              <w:rPr>
                <w:noProof/>
                <w:webHidden/>
              </w:rPr>
              <w:fldChar w:fldCharType="end"/>
            </w:r>
          </w:hyperlink>
        </w:p>
        <w:p w14:paraId="11D016B1" w14:textId="37317043"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0" w:history="1">
            <w:r w:rsidR="003C278C" w:rsidRPr="00FD7547">
              <w:rPr>
                <w:rStyle w:val="Hyperlink"/>
                <w:noProof/>
              </w:rPr>
              <w:t>Model and Results</w:t>
            </w:r>
            <w:r w:rsidR="003C278C">
              <w:rPr>
                <w:noProof/>
                <w:webHidden/>
              </w:rPr>
              <w:tab/>
            </w:r>
            <w:r w:rsidR="003C278C">
              <w:rPr>
                <w:noProof/>
                <w:webHidden/>
              </w:rPr>
              <w:fldChar w:fldCharType="begin"/>
            </w:r>
            <w:r w:rsidR="003C278C">
              <w:rPr>
                <w:noProof/>
                <w:webHidden/>
              </w:rPr>
              <w:instrText xml:space="preserve"> PAGEREF _Toc11764930 \h </w:instrText>
            </w:r>
            <w:r w:rsidR="003C278C">
              <w:rPr>
                <w:noProof/>
                <w:webHidden/>
              </w:rPr>
            </w:r>
            <w:r w:rsidR="003C278C">
              <w:rPr>
                <w:noProof/>
                <w:webHidden/>
              </w:rPr>
              <w:fldChar w:fldCharType="separate"/>
            </w:r>
            <w:r w:rsidR="003C278C">
              <w:rPr>
                <w:noProof/>
                <w:webHidden/>
              </w:rPr>
              <w:t>72</w:t>
            </w:r>
            <w:r w:rsidR="003C278C">
              <w:rPr>
                <w:noProof/>
                <w:webHidden/>
              </w:rPr>
              <w:fldChar w:fldCharType="end"/>
            </w:r>
          </w:hyperlink>
        </w:p>
        <w:p w14:paraId="7703317B" w14:textId="179CE66E" w:rsidR="003C278C" w:rsidRDefault="00B17D27">
          <w:pPr>
            <w:pStyle w:val="TOC3"/>
            <w:rPr>
              <w:rFonts w:asciiTheme="minorHAnsi" w:eastAsiaTheme="minorEastAsia" w:hAnsiTheme="minorHAnsi" w:cstheme="minorBidi"/>
              <w:noProof/>
              <w:color w:val="auto"/>
              <w:sz w:val="22"/>
              <w:szCs w:val="22"/>
              <w:lang w:val="en-GB" w:eastAsia="en-GB"/>
            </w:rPr>
          </w:pPr>
          <w:hyperlink w:anchor="_Toc11764931" w:history="1">
            <w:r w:rsidR="003C278C" w:rsidRPr="00FD7547">
              <w:rPr>
                <w:rStyle w:val="Hyperlink"/>
                <w:noProof/>
              </w:rPr>
              <w:t>Hypotheses Linking the Proportion of Core Contributors and Project Survival</w:t>
            </w:r>
            <w:r w:rsidR="003C278C">
              <w:rPr>
                <w:noProof/>
                <w:webHidden/>
              </w:rPr>
              <w:tab/>
            </w:r>
            <w:r w:rsidR="003C278C">
              <w:rPr>
                <w:noProof/>
                <w:webHidden/>
              </w:rPr>
              <w:fldChar w:fldCharType="begin"/>
            </w:r>
            <w:r w:rsidR="003C278C">
              <w:rPr>
                <w:noProof/>
                <w:webHidden/>
              </w:rPr>
              <w:instrText xml:space="preserve"> PAGEREF _Toc11764931 \h </w:instrText>
            </w:r>
            <w:r w:rsidR="003C278C">
              <w:rPr>
                <w:noProof/>
                <w:webHidden/>
              </w:rPr>
            </w:r>
            <w:r w:rsidR="003C278C">
              <w:rPr>
                <w:noProof/>
                <w:webHidden/>
              </w:rPr>
              <w:fldChar w:fldCharType="separate"/>
            </w:r>
            <w:r w:rsidR="003C278C">
              <w:rPr>
                <w:noProof/>
                <w:webHidden/>
              </w:rPr>
              <w:t>73</w:t>
            </w:r>
            <w:r w:rsidR="003C278C">
              <w:rPr>
                <w:noProof/>
                <w:webHidden/>
              </w:rPr>
              <w:fldChar w:fldCharType="end"/>
            </w:r>
          </w:hyperlink>
        </w:p>
        <w:p w14:paraId="508E29D4" w14:textId="789F6A14" w:rsidR="003C278C" w:rsidRDefault="00B17D27">
          <w:pPr>
            <w:pStyle w:val="TOC3"/>
            <w:rPr>
              <w:rFonts w:asciiTheme="minorHAnsi" w:eastAsiaTheme="minorEastAsia" w:hAnsiTheme="minorHAnsi" w:cstheme="minorBidi"/>
              <w:noProof/>
              <w:color w:val="auto"/>
              <w:sz w:val="22"/>
              <w:szCs w:val="22"/>
              <w:lang w:val="en-GB" w:eastAsia="en-GB"/>
            </w:rPr>
          </w:pPr>
          <w:hyperlink w:anchor="_Toc11764932" w:history="1">
            <w:r w:rsidR="003C278C" w:rsidRPr="00FD7547">
              <w:rPr>
                <w:rStyle w:val="Hyperlink"/>
                <w:noProof/>
              </w:rPr>
              <w:t>Hypotheses Linking Organization Ownership and Number of Code Contributions of the Core Contributor</w:t>
            </w:r>
            <w:r w:rsidR="003C278C">
              <w:rPr>
                <w:noProof/>
                <w:webHidden/>
              </w:rPr>
              <w:tab/>
            </w:r>
            <w:r w:rsidR="003C278C">
              <w:rPr>
                <w:noProof/>
                <w:webHidden/>
              </w:rPr>
              <w:fldChar w:fldCharType="begin"/>
            </w:r>
            <w:r w:rsidR="003C278C">
              <w:rPr>
                <w:noProof/>
                <w:webHidden/>
              </w:rPr>
              <w:instrText xml:space="preserve"> PAGEREF _Toc11764932 \h </w:instrText>
            </w:r>
            <w:r w:rsidR="003C278C">
              <w:rPr>
                <w:noProof/>
                <w:webHidden/>
              </w:rPr>
            </w:r>
            <w:r w:rsidR="003C278C">
              <w:rPr>
                <w:noProof/>
                <w:webHidden/>
              </w:rPr>
              <w:fldChar w:fldCharType="separate"/>
            </w:r>
            <w:r w:rsidR="003C278C">
              <w:rPr>
                <w:noProof/>
                <w:webHidden/>
              </w:rPr>
              <w:t>75</w:t>
            </w:r>
            <w:r w:rsidR="003C278C">
              <w:rPr>
                <w:noProof/>
                <w:webHidden/>
              </w:rPr>
              <w:fldChar w:fldCharType="end"/>
            </w:r>
          </w:hyperlink>
        </w:p>
        <w:p w14:paraId="78E78473" w14:textId="1CA68363" w:rsidR="003C278C" w:rsidRDefault="00B17D27">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3" w:history="1">
            <w:r w:rsidR="003C278C" w:rsidRPr="00FD7547">
              <w:rPr>
                <w:rStyle w:val="Hyperlink"/>
                <w:noProof/>
              </w:rPr>
              <w:t>Discussion and Conclusion</w:t>
            </w:r>
            <w:r w:rsidR="003C278C">
              <w:rPr>
                <w:noProof/>
                <w:webHidden/>
              </w:rPr>
              <w:tab/>
            </w:r>
            <w:r w:rsidR="003C278C">
              <w:rPr>
                <w:noProof/>
                <w:webHidden/>
              </w:rPr>
              <w:fldChar w:fldCharType="begin"/>
            </w:r>
            <w:r w:rsidR="003C278C">
              <w:rPr>
                <w:noProof/>
                <w:webHidden/>
              </w:rPr>
              <w:instrText xml:space="preserve"> PAGEREF _Toc11764933 \h </w:instrText>
            </w:r>
            <w:r w:rsidR="003C278C">
              <w:rPr>
                <w:noProof/>
                <w:webHidden/>
              </w:rPr>
            </w:r>
            <w:r w:rsidR="003C278C">
              <w:rPr>
                <w:noProof/>
                <w:webHidden/>
              </w:rPr>
              <w:fldChar w:fldCharType="separate"/>
            </w:r>
            <w:r w:rsidR="003C278C">
              <w:rPr>
                <w:noProof/>
                <w:webHidden/>
              </w:rPr>
              <w:t>76</w:t>
            </w:r>
            <w:r w:rsidR="003C278C">
              <w:rPr>
                <w:noProof/>
                <w:webHidden/>
              </w:rPr>
              <w:fldChar w:fldCharType="end"/>
            </w:r>
          </w:hyperlink>
        </w:p>
        <w:p w14:paraId="64D13932" w14:textId="403C2646" w:rsidR="003C278C" w:rsidRDefault="00B17D27">
          <w:pPr>
            <w:pStyle w:val="TOC3"/>
            <w:rPr>
              <w:rFonts w:asciiTheme="minorHAnsi" w:eastAsiaTheme="minorEastAsia" w:hAnsiTheme="minorHAnsi" w:cstheme="minorBidi"/>
              <w:noProof/>
              <w:color w:val="auto"/>
              <w:sz w:val="22"/>
              <w:szCs w:val="22"/>
              <w:lang w:val="en-GB" w:eastAsia="en-GB"/>
            </w:rPr>
          </w:pPr>
          <w:hyperlink w:anchor="_Toc11764934" w:history="1">
            <w:r w:rsidR="003C278C" w:rsidRPr="00FD7547">
              <w:rPr>
                <w:rStyle w:val="Hyperlink"/>
                <w:noProof/>
              </w:rPr>
              <w:t>Implications</w:t>
            </w:r>
            <w:r w:rsidR="003C278C">
              <w:rPr>
                <w:noProof/>
                <w:webHidden/>
              </w:rPr>
              <w:tab/>
            </w:r>
            <w:r w:rsidR="003C278C">
              <w:rPr>
                <w:noProof/>
                <w:webHidden/>
              </w:rPr>
              <w:fldChar w:fldCharType="begin"/>
            </w:r>
            <w:r w:rsidR="003C278C">
              <w:rPr>
                <w:noProof/>
                <w:webHidden/>
              </w:rPr>
              <w:instrText xml:space="preserve"> PAGEREF _Toc11764934 \h </w:instrText>
            </w:r>
            <w:r w:rsidR="003C278C">
              <w:rPr>
                <w:noProof/>
                <w:webHidden/>
              </w:rPr>
            </w:r>
            <w:r w:rsidR="003C278C">
              <w:rPr>
                <w:noProof/>
                <w:webHidden/>
              </w:rPr>
              <w:fldChar w:fldCharType="separate"/>
            </w:r>
            <w:r w:rsidR="003C278C">
              <w:rPr>
                <w:noProof/>
                <w:webHidden/>
              </w:rPr>
              <w:t>77</w:t>
            </w:r>
            <w:r w:rsidR="003C278C">
              <w:rPr>
                <w:noProof/>
                <w:webHidden/>
              </w:rPr>
              <w:fldChar w:fldCharType="end"/>
            </w:r>
          </w:hyperlink>
        </w:p>
        <w:p w14:paraId="498C1219" w14:textId="74B3D107" w:rsidR="003C278C" w:rsidRDefault="00B17D27">
          <w:pPr>
            <w:pStyle w:val="TOC3"/>
            <w:rPr>
              <w:rFonts w:asciiTheme="minorHAnsi" w:eastAsiaTheme="minorEastAsia" w:hAnsiTheme="minorHAnsi" w:cstheme="minorBidi"/>
              <w:noProof/>
              <w:color w:val="auto"/>
              <w:sz w:val="22"/>
              <w:szCs w:val="22"/>
              <w:lang w:val="en-GB" w:eastAsia="en-GB"/>
            </w:rPr>
          </w:pPr>
          <w:hyperlink w:anchor="_Toc11764935" w:history="1">
            <w:r w:rsidR="003C278C" w:rsidRPr="00FD7547">
              <w:rPr>
                <w:rStyle w:val="Hyperlink"/>
                <w:noProof/>
              </w:rPr>
              <w:t>Limitations</w:t>
            </w:r>
            <w:r w:rsidR="003C278C">
              <w:rPr>
                <w:noProof/>
                <w:webHidden/>
              </w:rPr>
              <w:tab/>
            </w:r>
            <w:r w:rsidR="003C278C">
              <w:rPr>
                <w:noProof/>
                <w:webHidden/>
              </w:rPr>
              <w:fldChar w:fldCharType="begin"/>
            </w:r>
            <w:r w:rsidR="003C278C">
              <w:rPr>
                <w:noProof/>
                <w:webHidden/>
              </w:rPr>
              <w:instrText xml:space="preserve"> PAGEREF _Toc11764935 \h </w:instrText>
            </w:r>
            <w:r w:rsidR="003C278C">
              <w:rPr>
                <w:noProof/>
                <w:webHidden/>
              </w:rPr>
            </w:r>
            <w:r w:rsidR="003C278C">
              <w:rPr>
                <w:noProof/>
                <w:webHidden/>
              </w:rPr>
              <w:fldChar w:fldCharType="separate"/>
            </w:r>
            <w:r w:rsidR="003C278C">
              <w:rPr>
                <w:noProof/>
                <w:webHidden/>
              </w:rPr>
              <w:t>78</w:t>
            </w:r>
            <w:r w:rsidR="003C278C">
              <w:rPr>
                <w:noProof/>
                <w:webHidden/>
              </w:rPr>
              <w:fldChar w:fldCharType="end"/>
            </w:r>
          </w:hyperlink>
        </w:p>
        <w:p w14:paraId="1D9F283E" w14:textId="0AA42C7A" w:rsidR="003C278C" w:rsidRDefault="00B17D27">
          <w:pPr>
            <w:pStyle w:val="TOC3"/>
            <w:rPr>
              <w:rFonts w:asciiTheme="minorHAnsi" w:eastAsiaTheme="minorEastAsia" w:hAnsiTheme="minorHAnsi" w:cstheme="minorBidi"/>
              <w:noProof/>
              <w:color w:val="auto"/>
              <w:sz w:val="22"/>
              <w:szCs w:val="22"/>
              <w:lang w:val="en-GB" w:eastAsia="en-GB"/>
            </w:rPr>
          </w:pPr>
          <w:hyperlink w:anchor="_Toc11764936" w:history="1">
            <w:r w:rsidR="003C278C" w:rsidRPr="00FD7547">
              <w:rPr>
                <w:rStyle w:val="Hyperlink"/>
                <w:noProof/>
              </w:rPr>
              <w:t>Future work</w:t>
            </w:r>
            <w:r w:rsidR="003C278C">
              <w:rPr>
                <w:noProof/>
                <w:webHidden/>
              </w:rPr>
              <w:tab/>
            </w:r>
            <w:r w:rsidR="003C278C">
              <w:rPr>
                <w:noProof/>
                <w:webHidden/>
              </w:rPr>
              <w:fldChar w:fldCharType="begin"/>
            </w:r>
            <w:r w:rsidR="003C278C">
              <w:rPr>
                <w:noProof/>
                <w:webHidden/>
              </w:rPr>
              <w:instrText xml:space="preserve"> PAGEREF _Toc11764936 \h </w:instrText>
            </w:r>
            <w:r w:rsidR="003C278C">
              <w:rPr>
                <w:noProof/>
                <w:webHidden/>
              </w:rPr>
            </w:r>
            <w:r w:rsidR="003C278C">
              <w:rPr>
                <w:noProof/>
                <w:webHidden/>
              </w:rPr>
              <w:fldChar w:fldCharType="separate"/>
            </w:r>
            <w:r w:rsidR="003C278C">
              <w:rPr>
                <w:noProof/>
                <w:webHidden/>
              </w:rPr>
              <w:t>79</w:t>
            </w:r>
            <w:r w:rsidR="003C278C">
              <w:rPr>
                <w:noProof/>
                <w:webHidden/>
              </w:rPr>
              <w:fldChar w:fldCharType="end"/>
            </w:r>
          </w:hyperlink>
        </w:p>
        <w:p w14:paraId="7DD7A038" w14:textId="6517ED19" w:rsidR="003C278C" w:rsidRDefault="00B17D27">
          <w:pPr>
            <w:pStyle w:val="TOC1"/>
            <w:rPr>
              <w:rFonts w:asciiTheme="minorHAnsi" w:eastAsiaTheme="minorEastAsia" w:hAnsiTheme="minorHAnsi" w:cstheme="minorBidi"/>
              <w:b w:val="0"/>
              <w:i w:val="0"/>
              <w:noProof/>
              <w:color w:val="auto"/>
              <w:sz w:val="22"/>
              <w:szCs w:val="22"/>
              <w:lang w:val="en-GB" w:eastAsia="en-GB"/>
            </w:rPr>
          </w:pPr>
          <w:hyperlink w:anchor="_Toc11764937" w:history="1">
            <w:r w:rsidR="003C278C" w:rsidRPr="00FD7547">
              <w:rPr>
                <w:rStyle w:val="Hyperlink"/>
                <w:noProof/>
              </w:rPr>
              <w:t>4</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3 : Community Ideologies</w:t>
            </w:r>
            <w:r w:rsidR="003C278C">
              <w:rPr>
                <w:noProof/>
                <w:webHidden/>
              </w:rPr>
              <w:tab/>
            </w:r>
            <w:r w:rsidR="003C278C">
              <w:rPr>
                <w:noProof/>
                <w:webHidden/>
              </w:rPr>
              <w:fldChar w:fldCharType="begin"/>
            </w:r>
            <w:r w:rsidR="003C278C">
              <w:rPr>
                <w:noProof/>
                <w:webHidden/>
              </w:rPr>
              <w:instrText xml:space="preserve"> PAGEREF _Toc11764937 \h </w:instrText>
            </w:r>
            <w:r w:rsidR="003C278C">
              <w:rPr>
                <w:noProof/>
                <w:webHidden/>
              </w:rPr>
            </w:r>
            <w:r w:rsidR="003C278C">
              <w:rPr>
                <w:noProof/>
                <w:webHidden/>
              </w:rPr>
              <w:fldChar w:fldCharType="separate"/>
            </w:r>
            <w:r w:rsidR="003C278C">
              <w:rPr>
                <w:noProof/>
                <w:webHidden/>
              </w:rPr>
              <w:t>81</w:t>
            </w:r>
            <w:r w:rsidR="003C278C">
              <w:rPr>
                <w:noProof/>
                <w:webHidden/>
              </w:rPr>
              <w:fldChar w:fldCharType="end"/>
            </w:r>
          </w:hyperlink>
        </w:p>
        <w:p w14:paraId="3D80712F" w14:textId="16C273B5"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78285B">
      <w:pPr>
        <w:pStyle w:val="Heading1"/>
      </w:pPr>
      <w:bookmarkStart w:id="2" w:name="_Toc11764892"/>
      <w:bookmarkStart w:id="3" w:name="_Hlk12024214"/>
      <w:bookmarkStart w:id="4" w:name="_Hlk12024264"/>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3937B0">
      <w:pPr>
        <w:pStyle w:val="Heading2"/>
      </w:pPr>
      <w:bookmarkStart w:id="5" w:name="_Toc11764893"/>
      <w:r w:rsidRPr="00662469">
        <w:t>Structure of The Dissertation</w:t>
      </w:r>
      <w:bookmarkEnd w:id="5"/>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3"/>
    </w:p>
    <w:p w14:paraId="3C829E92" w14:textId="77777777" w:rsidR="00F51F55" w:rsidRPr="00F9379A" w:rsidRDefault="00F51F55" w:rsidP="0078285B">
      <w:pPr>
        <w:pStyle w:val="TableHeadings"/>
      </w:pPr>
      <w:bookmarkStart w:id="6" w:name="_Toc11388276"/>
      <w:r w:rsidRPr="00F9379A">
        <w:lastRenderedPageBreak/>
        <w:t xml:space="preserve">Table1. </w:t>
      </w:r>
      <w:r w:rsidR="00B17D27">
        <w:fldChar w:fldCharType="begin"/>
      </w:r>
      <w:r w:rsidR="00B17D27">
        <w:instrText xml:space="preserve"> SEQ Table1. \* ARABIC </w:instrText>
      </w:r>
      <w:r w:rsidR="00B17D27">
        <w:fldChar w:fldCharType="separate"/>
      </w:r>
      <w:r w:rsidRPr="00F9379A">
        <w:t>1</w:t>
      </w:r>
      <w:r w:rsidR="00B17D27">
        <w:fldChar w:fldCharType="end"/>
      </w:r>
      <w:r w:rsidRPr="00F9379A">
        <w:t>: Three essays at a glance: Theoretical foundation and research hypotheses</w:t>
      </w:r>
      <w:bookmarkEnd w:id="6"/>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4556A">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4556A">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4556A">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4556A">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4556A">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4556A">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4556A">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4556A">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4556A">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4556A">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4556A">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4556A">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4556A">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4556A">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4556A">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4556A">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4556A">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4556A">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7" w:name="_Toc11388277"/>
      <w:r w:rsidRPr="00F9379A">
        <w:lastRenderedPageBreak/>
        <w:t>Table</w:t>
      </w:r>
      <w:r w:rsidR="005E0367">
        <w:t xml:space="preserve"> </w:t>
      </w:r>
      <w:r w:rsidRPr="00F9379A">
        <w:t xml:space="preserve">1. </w:t>
      </w:r>
      <w:r w:rsidR="00B17D27">
        <w:fldChar w:fldCharType="begin"/>
      </w:r>
      <w:r w:rsidR="00B17D27">
        <w:instrText xml:space="preserve"> SEQ Table1. \* ARABIC </w:instrText>
      </w:r>
      <w:r w:rsidR="00B17D27">
        <w:fldChar w:fldCharType="separate"/>
      </w:r>
      <w:r w:rsidRPr="00F9379A">
        <w:t>2</w:t>
      </w:r>
      <w:r w:rsidR="00B17D27">
        <w:fldChar w:fldCharType="end"/>
      </w:r>
      <w:r w:rsidRPr="00F9379A">
        <w:t>: Three essays at a glance: Research questions, methods</w:t>
      </w:r>
      <w:r w:rsidR="009F6D2F" w:rsidRPr="00F9379A">
        <w:t>, and</w:t>
      </w:r>
      <w:r w:rsidRPr="00F9379A">
        <w:t xml:space="preserve"> main finding</w:t>
      </w:r>
      <w:r w:rsidR="009F6D2F" w:rsidRPr="00F9379A">
        <w:t>s</w:t>
      </w:r>
      <w:bookmarkEnd w:id="7"/>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4556A">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4556A">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4556A">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4556A">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4556A">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4556A">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4556A">
            <w:pPr>
              <w:pStyle w:val="ListParagraph"/>
              <w:numPr>
                <w:ilvl w:val="0"/>
                <w:numId w:val="11"/>
              </w:numPr>
              <w:spacing w:after="0" w:line="360" w:lineRule="auto"/>
              <w:rPr>
                <w:b/>
                <w:bCs/>
              </w:rPr>
            </w:pPr>
            <w:r w:rsidRPr="004E2AF6">
              <w:t>OLS</w:t>
            </w:r>
          </w:p>
          <w:p w14:paraId="271FD08D" w14:textId="5B8D79A2" w:rsidR="0092505D" w:rsidRPr="0092505D" w:rsidRDefault="0092505D" w:rsidP="00C4556A">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4556A">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4556A">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4556A">
            <w:pPr>
              <w:numPr>
                <w:ilvl w:val="0"/>
                <w:numId w:val="6"/>
              </w:numPr>
              <w:spacing w:line="360" w:lineRule="auto"/>
            </w:pPr>
            <w:r w:rsidRPr="004E2AF6">
              <w:t>Project level of analysis – Hypotheses 1 and 2</w:t>
            </w:r>
          </w:p>
          <w:p w14:paraId="5698A4D4" w14:textId="77777777" w:rsidR="00F9379A" w:rsidRPr="004E2AF6" w:rsidRDefault="00F9379A" w:rsidP="00C4556A">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4556A">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4556A">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4556A">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4556A">
            <w:pPr>
              <w:numPr>
                <w:ilvl w:val="0"/>
                <w:numId w:val="3"/>
              </w:numPr>
              <w:spacing w:line="360" w:lineRule="auto"/>
            </w:pPr>
            <w:r w:rsidRPr="004E2AF6">
              <w:t>Contributor type (core or peripheral contributor)</w:t>
            </w:r>
          </w:p>
          <w:p w14:paraId="69F9568C" w14:textId="110C0DE9" w:rsidR="00F9379A" w:rsidRPr="004E2AF6" w:rsidRDefault="00F9379A" w:rsidP="00C4556A">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4556A">
            <w:pPr>
              <w:numPr>
                <w:ilvl w:val="0"/>
                <w:numId w:val="6"/>
              </w:numPr>
              <w:spacing w:line="360" w:lineRule="auto"/>
            </w:pPr>
            <w:r w:rsidRPr="004E2AF6">
              <w:t>Cox-proportional hazard model</w:t>
            </w:r>
          </w:p>
          <w:p w14:paraId="7DC3D594" w14:textId="1FB1BABB" w:rsidR="0092505D" w:rsidRPr="0092505D" w:rsidRDefault="0092505D" w:rsidP="00C4556A">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4556A">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4556A">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4556A">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4556A">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4556A">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4556A">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4556A">
            <w:pPr>
              <w:numPr>
                <w:ilvl w:val="0"/>
                <w:numId w:val="3"/>
              </w:numPr>
              <w:spacing w:line="360" w:lineRule="auto"/>
            </w:pPr>
            <w:r w:rsidRPr="00A41A1C">
              <w:t>Geert Hofstede dimension – Individualism vs. collectivism</w:t>
            </w:r>
          </w:p>
          <w:p w14:paraId="56BDB641" w14:textId="32B6B760" w:rsidR="00A41A1C" w:rsidRPr="00370851" w:rsidRDefault="00A41A1C" w:rsidP="00C4556A">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4556A">
            <w:pPr>
              <w:numPr>
                <w:ilvl w:val="0"/>
                <w:numId w:val="3"/>
              </w:numPr>
              <w:spacing w:line="360" w:lineRule="auto"/>
            </w:pPr>
            <w:r>
              <w:t>2 stage least square model with endogenous regressors</w:t>
            </w:r>
          </w:p>
          <w:p w14:paraId="31DCDFED" w14:textId="32DE580A" w:rsidR="0092505D" w:rsidRPr="0092505D" w:rsidRDefault="0092505D" w:rsidP="00C4556A">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78285B">
      <w:pPr>
        <w:pStyle w:val="Heading1"/>
      </w:pPr>
      <w:bookmarkStart w:id="8" w:name="_Toc11764894"/>
      <w:bookmarkEnd w:id="4"/>
      <w:r>
        <w:lastRenderedPageBreak/>
        <w:t>Essay 1</w:t>
      </w:r>
      <w:r w:rsidR="00B131B2">
        <w:t>: Work Structures of FLOSS Projects</w:t>
      </w:r>
      <w:bookmarkEnd w:id="8"/>
    </w:p>
    <w:p w14:paraId="1997C0AB" w14:textId="0ECB40DA" w:rsidR="0078285B" w:rsidRPr="00F7657D" w:rsidRDefault="0078285B" w:rsidP="003937B0">
      <w:pPr>
        <w:pStyle w:val="Heading2"/>
      </w:pPr>
      <w:bookmarkStart w:id="9" w:name="_Toc11764895"/>
      <w:r w:rsidRPr="00F7657D">
        <w:t>Abstract</w:t>
      </w:r>
      <w:bookmarkEnd w:id="9"/>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10" w:name="_Toc11764896"/>
      <w:bookmarkStart w:id="11" w:name="_Hlk516480427"/>
      <w:r w:rsidRPr="0078285B">
        <w:t>Introduction</w:t>
      </w:r>
      <w:bookmarkEnd w:id="10"/>
    </w:p>
    <w:bookmarkEnd w:id="11"/>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 xml:space="preserve">(SDT; Ryan and </w:t>
      </w:r>
      <w:r w:rsidRPr="0078285B">
        <w:rPr>
          <w:noProof/>
        </w:rPr>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3937B0">
      <w:pPr>
        <w:pStyle w:val="Heading2"/>
      </w:pPr>
      <w:bookmarkStart w:id="12" w:name="_Toc11764897"/>
      <w:r w:rsidRPr="0078285B">
        <w:t>Conceptual Development</w:t>
      </w:r>
      <w:bookmarkEnd w:id="12"/>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A655DD">
      <w:pPr>
        <w:pStyle w:val="Heading3"/>
      </w:pPr>
      <w:bookmarkStart w:id="13" w:name="_Toc11764898"/>
      <w:r w:rsidRPr="0078285B">
        <w:t>FLOSS Project Success</w:t>
      </w:r>
      <w:bookmarkEnd w:id="13"/>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A655DD">
      <w:pPr>
        <w:pStyle w:val="Heading3"/>
      </w:pPr>
      <w:bookmarkStart w:id="14" w:name="_Toc11764899"/>
      <w:r w:rsidRPr="0078285B">
        <w:t>Nature of Task Work in FLOSS projects</w:t>
      </w:r>
      <w:bookmarkEnd w:id="14"/>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w:t>
      </w:r>
      <w:r w:rsidRPr="0078285B">
        <w:lastRenderedPageBreak/>
        <w:t xml:space="preserve">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w:t>
      </w:r>
      <w:r w:rsidRPr="0078285B">
        <w:lastRenderedPageBreak/>
        <w:t xml:space="preserve">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w:t>
      </w:r>
      <w:r w:rsidRPr="0078285B">
        <w:lastRenderedPageBreak/>
        <w:t xml:space="preserve">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w:t>
      </w:r>
      <w:r w:rsidRPr="0078285B">
        <w:lastRenderedPageBreak/>
        <w:t xml:space="preserve">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w:t>
      </w:r>
      <w:r w:rsidRPr="0078285B">
        <w:lastRenderedPageBreak/>
        <w:t xml:space="preserve">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A655DD">
      <w:pPr>
        <w:pStyle w:val="Heading3"/>
      </w:pPr>
      <w:bookmarkStart w:id="15" w:name="_Toc11764900"/>
      <w:r w:rsidRPr="0078285B">
        <w:t>Organizational Ownership of FLOSS Projects</w:t>
      </w:r>
      <w:bookmarkEnd w:id="15"/>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w:t>
      </w:r>
      <w:r w:rsidRPr="0078285B">
        <w:lastRenderedPageBreak/>
        <w:t xml:space="preserve">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w:t>
      </w:r>
      <w:r w:rsidRPr="0078285B">
        <w:lastRenderedPageBreak/>
        <w:t xml:space="preserve">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w:t>
      </w:r>
      <w:r w:rsidRPr="0078285B">
        <w:lastRenderedPageBreak/>
        <w:t xml:space="preserve">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w:t>
      </w:r>
      <w:r w:rsidRPr="0078285B">
        <w:lastRenderedPageBreak/>
        <w:t xml:space="preserve">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w:t>
      </w:r>
      <w:r w:rsidRPr="0078285B">
        <w:lastRenderedPageBreak/>
        <w:t xml:space="preserve">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3937B0">
      <w:pPr>
        <w:pStyle w:val="Heading2"/>
      </w:pPr>
      <w:bookmarkStart w:id="16" w:name="_Toc11764901"/>
      <w:r w:rsidRPr="00A655DD">
        <w:t>Construct Development</w:t>
      </w:r>
      <w:bookmarkEnd w:id="16"/>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w:t>
      </w:r>
      <w:r w:rsidRPr="00A655DD">
        <w:lastRenderedPageBreak/>
        <w:t xml:space="preserve">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A655DD">
      <w:pPr>
        <w:pStyle w:val="Heading3"/>
      </w:pPr>
      <w:bookmarkStart w:id="17" w:name="_Toc11764902"/>
      <w:r w:rsidRPr="00A655DD">
        <w:t>Task</w:t>
      </w:r>
      <w:bookmarkEnd w:id="17"/>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A655DD">
      <w:pPr>
        <w:pStyle w:val="Heading3"/>
      </w:pPr>
      <w:bookmarkStart w:id="18" w:name="_Toc11764903"/>
      <w:r w:rsidRPr="00A655DD">
        <w:lastRenderedPageBreak/>
        <w:t>Version and Development Release</w:t>
      </w:r>
      <w:bookmarkEnd w:id="18"/>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A655DD">
      <w:pPr>
        <w:pStyle w:val="Heading3"/>
      </w:pPr>
      <w:bookmarkStart w:id="19" w:name="_Toc11764904"/>
      <w:r w:rsidRPr="00A655DD">
        <w:t>Degree of Superposition</w:t>
      </w:r>
      <w:bookmarkEnd w:id="19"/>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w:t>
      </w:r>
      <w:r w:rsidRPr="00A655DD">
        <w:lastRenderedPageBreak/>
        <w:t xml:space="preserve">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lastRenderedPageBreak/>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3937B0">
      <w:pPr>
        <w:pStyle w:val="Heading2"/>
      </w:pPr>
      <w:bookmarkStart w:id="20" w:name="_Toc11764905"/>
      <w:r w:rsidRPr="003937B0">
        <w:t>Methodology</w:t>
      </w:r>
      <w:bookmarkEnd w:id="20"/>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3937B0">
      <w:pPr>
        <w:pStyle w:val="Heading3"/>
      </w:pPr>
      <w:bookmarkStart w:id="21" w:name="_Toc11764906"/>
      <w:r w:rsidRPr="003937B0">
        <w:t>Data Collection</w:t>
      </w:r>
      <w:bookmarkEnd w:id="21"/>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w:t>
      </w:r>
      <w:r w:rsidRPr="003937B0">
        <w:lastRenderedPageBreak/>
        <w:t xml:space="preserve">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3937B0">
      <w:pPr>
        <w:pStyle w:val="Heading3"/>
      </w:pPr>
      <w:bookmarkStart w:id="22" w:name="_Toc11764907"/>
      <w:r w:rsidRPr="003937B0">
        <w:t>Measurement</w:t>
      </w:r>
      <w:bookmarkEnd w:id="22"/>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w:t>
      </w:r>
      <w:r w:rsidRPr="003937B0">
        <w:lastRenderedPageBreak/>
        <w:t xml:space="preserve">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w:t>
      </w:r>
      <w:r w:rsidRPr="003937B0">
        <w:lastRenderedPageBreak/>
        <w:t>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t>
      </w:r>
      <w:r w:rsidRPr="003937B0">
        <w:lastRenderedPageBreak/>
        <w:t xml:space="preserve">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 xml:space="preserve">(e.g., Colazo et al. 2005, Stewart </w:t>
      </w:r>
      <w:r w:rsidRPr="003937B0">
        <w:rPr>
          <w:noProof/>
        </w:rPr>
        <w:lastRenderedPageBreak/>
        <w:t>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3937B0">
      <w:pPr>
        <w:pStyle w:val="Heading3"/>
      </w:pPr>
      <w:bookmarkStart w:id="23" w:name="_Toc11764908"/>
      <w:r w:rsidRPr="003937B0">
        <w:t>Analysis</w:t>
      </w:r>
      <w:bookmarkEnd w:id="23"/>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4E56C9">
      <w:pPr>
        <w:pStyle w:val="Heading2"/>
      </w:pPr>
      <w:bookmarkStart w:id="24" w:name="_Toc11764909"/>
      <w:r w:rsidRPr="004E56C9">
        <w:lastRenderedPageBreak/>
        <w:t>Models and Results</w:t>
      </w:r>
      <w:bookmarkEnd w:id="24"/>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w:t>
      </w:r>
      <w:r w:rsidRPr="004E56C9">
        <w:lastRenderedPageBreak/>
        <w:t xml:space="preserve">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4E56C9">
      <w:pPr>
        <w:pStyle w:val="Heading3"/>
      </w:pPr>
      <w:bookmarkStart w:id="25" w:name="_Toc11764910"/>
      <w:r w:rsidRPr="004E56C9">
        <w:lastRenderedPageBreak/>
        <w:t>Hypothesis Linking the Degree of Superposition and Project Popularity</w:t>
      </w:r>
      <w:bookmarkEnd w:id="25"/>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The results of these t</w:t>
      </w:r>
      <w:proofErr w:type="spellStart"/>
      <w:r w:rsidRPr="004E56C9">
        <w:t>hree</w:t>
      </w:r>
      <w:proofErr w:type="spellEnd"/>
      <w:r w:rsidRPr="004E56C9">
        <w:t xml:space="preserv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4E56C9">
      <w:pPr>
        <w:pStyle w:val="Heading3"/>
      </w:pPr>
      <w:bookmarkStart w:id="26" w:name="_Toc11764911"/>
      <w:r w:rsidRPr="004E56C9">
        <w:t>Hypothesis Linking Ownership and Project Popularity</w:t>
      </w:r>
      <w:bookmarkEnd w:id="26"/>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 xml:space="preserve">(Haans et al. </w:t>
      </w:r>
      <w:r w:rsidRPr="004E56C9">
        <w:rPr>
          <w:noProof/>
        </w:rPr>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AF3C13">
      <w:pPr>
        <w:pStyle w:val="Heading3"/>
      </w:pPr>
      <w:bookmarkStart w:id="27" w:name="_Toc11764912"/>
      <w:r w:rsidRPr="004E56C9">
        <w:lastRenderedPageBreak/>
        <w:t>Negative Binomial Regression Model</w:t>
      </w:r>
      <w:bookmarkEnd w:id="27"/>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4BA24D7" w:rsidR="00AF3C13" w:rsidRPr="00AF3C13" w:rsidRDefault="00AF3C13" w:rsidP="00AF3C13">
      <w:pPr>
        <w:pStyle w:val="Heading2"/>
      </w:pPr>
      <w:bookmarkStart w:id="28" w:name="_Toc11764913"/>
      <w:r w:rsidRPr="00AF3C13">
        <w:t>Discussion and Contributions</w:t>
      </w:r>
      <w:bookmarkEnd w:id="28"/>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AF3C13">
      <w:pPr>
        <w:pStyle w:val="Heading3"/>
      </w:pPr>
      <w:bookmarkStart w:id="29" w:name="_Toc11764914"/>
      <w:r w:rsidRPr="00AF3C13">
        <w:t>Implications</w:t>
      </w:r>
      <w:bookmarkEnd w:id="29"/>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 xml:space="preserve">(Suddaby 2010; Sutton </w:t>
      </w:r>
      <w:r w:rsidR="00523439" w:rsidRPr="00523439">
        <w:rPr>
          <w:noProof/>
        </w:rPr>
        <w:lastRenderedPageBreak/>
        <w:t>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AF3C13">
      <w:pPr>
        <w:pStyle w:val="Heading3"/>
      </w:pPr>
      <w:bookmarkStart w:id="30" w:name="_Toc11764915"/>
      <w:r w:rsidRPr="00AF3C13">
        <w:t>Limitations and Directions for Future Research</w:t>
      </w:r>
      <w:bookmarkEnd w:id="30"/>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6B85627B" w:rsidR="00BB5149" w:rsidRDefault="00BB5149" w:rsidP="0078285B">
      <w:pPr>
        <w:pStyle w:val="Heading1"/>
      </w:pPr>
      <w:bookmarkStart w:id="31" w:name="_Toc11764916"/>
      <w:r>
        <w:lastRenderedPageBreak/>
        <w:t xml:space="preserve">Essay </w:t>
      </w:r>
      <w:proofErr w:type="gramStart"/>
      <w:r>
        <w:t>2</w:t>
      </w:r>
      <w:r w:rsidR="00BB2A8A">
        <w:t xml:space="preserve"> :</w:t>
      </w:r>
      <w:proofErr w:type="gramEnd"/>
      <w:r w:rsidR="00BB2A8A">
        <w:t xml:space="preserve"> Team Composition and Governance</w:t>
      </w:r>
      <w:bookmarkEnd w:id="31"/>
    </w:p>
    <w:p w14:paraId="771FF64D" w14:textId="2038DE49" w:rsidR="00C64FE1" w:rsidRDefault="00C64FE1" w:rsidP="00C64FE1"/>
    <w:p w14:paraId="40B139EF" w14:textId="77777777" w:rsidR="00C64FE1" w:rsidRDefault="00C64FE1" w:rsidP="00C64FE1">
      <w:pPr>
        <w:pStyle w:val="Heading2"/>
      </w:pPr>
      <w:bookmarkStart w:id="32" w:name="_Toc11764917"/>
      <w:r>
        <w:t>Abstract</w:t>
      </w:r>
      <w:bookmarkEnd w:id="32"/>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246B1D">
      <w:pPr>
        <w:pStyle w:val="Heading2"/>
      </w:pPr>
      <w:bookmarkStart w:id="33" w:name="_Toc11764918"/>
      <w:r>
        <w:t>Introduction</w:t>
      </w:r>
      <w:bookmarkEnd w:id="33"/>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4" w:name="__UnoMark__7312_3051922026"/>
      <w:bookmarkStart w:id="35" w:name="__UnoMark__7311_3051922026"/>
      <w:bookmarkStart w:id="36" w:name="__UnoMark__7310_3051922026"/>
      <w:bookmarkStart w:id="37" w:name="__UnoMark__7302_3051922026"/>
      <w:bookmarkStart w:id="38" w:name="__UnoMark__7301_3051922026"/>
      <w:bookmarkStart w:id="39" w:name="__UnoMark__7300_3051922026"/>
      <w:bookmarkStart w:id="40" w:name="__UnoMark__7294_3051922026"/>
      <w:bookmarkStart w:id="41" w:name="__UnoMark__7293_3051922026"/>
      <w:bookmarkStart w:id="42" w:name="__UnoMark__7292_3051922026"/>
      <w:bookmarkStart w:id="43" w:name="__UnoMark__53151_3051922026"/>
      <w:bookmarkStart w:id="44" w:name="__UnoMark__53162_3051922026"/>
      <w:bookmarkStart w:id="45" w:name="__UnoMark__53163_3051922026"/>
      <w:bookmarkStart w:id="46" w:name="__UnoMark__1004797_2658562751"/>
      <w:bookmarkStart w:id="47" w:name="__UnoMark__1004819_2658562751"/>
      <w:bookmarkStart w:id="48" w:name="__UnoMark__1004820_2658562751"/>
      <w:r>
        <w:t xml:space="preserve">like that seen in its work structures </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 xml:space="preserve">(Howison </w:t>
      </w:r>
      <w:r w:rsidRPr="00B32597">
        <w:rPr>
          <w:noProof/>
        </w:rPr>
        <w:lastRenderedPageBreak/>
        <w:t>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49" w:name="__UnoMark__53153_3051922026"/>
      <w:bookmarkEnd w:id="49"/>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50" w:name="__UnoMark__1004802_2658562751"/>
      <w:bookmarkStart w:id="51" w:name="__UnoMark__1004829_2658562751"/>
      <w:bookmarkStart w:id="52" w:name="__UnoMark__1004830_2658562751"/>
      <w:r>
        <w:t>complexity</w:t>
      </w:r>
      <w:bookmarkStart w:id="53" w:name="__UnoMark__53150_3051922026"/>
      <w:bookmarkEnd w:id="50"/>
      <w:bookmarkEnd w:id="51"/>
      <w:bookmarkEnd w:id="52"/>
      <w:bookmarkEnd w:id="53"/>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w:t>
      </w:r>
      <w:r>
        <w:lastRenderedPageBreak/>
        <w:t xml:space="preserve">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4" w:name="__UnoMark__1015844_2658562751"/>
      <w:bookmarkStart w:id="55" w:name="__UnoMark__1015845_2658562751"/>
      <w:bookmarkEnd w:id="54"/>
      <w:bookmarkEnd w:id="55"/>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56" w:name="__Fieldmark__2141_38804559151"/>
      <w:bookmarkStart w:id="57" w:name="__Fieldmark__132_30556315461"/>
      <w:bookmarkEnd w:id="56"/>
      <w:bookmarkEnd w:id="57"/>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w:t>
      </w:r>
      <w:r>
        <w:rPr>
          <w:color w:val="000000"/>
          <w:kern w:val="2"/>
        </w:rPr>
        <w:lastRenderedPageBreak/>
        <w:t xml:space="preserve">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246B1D">
      <w:pPr>
        <w:pStyle w:val="Heading2"/>
      </w:pPr>
      <w:bookmarkStart w:id="58" w:name="_Toc11764919"/>
      <w:r>
        <w:t>Theoretical Background</w:t>
      </w:r>
      <w:bookmarkEnd w:id="58"/>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246B1D">
      <w:pPr>
        <w:pStyle w:val="Heading3"/>
      </w:pPr>
      <w:bookmarkStart w:id="59" w:name="_Toc11764920"/>
      <w:r>
        <w:t>Contributor type and team composition</w:t>
      </w:r>
      <w:bookmarkEnd w:id="59"/>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60" w:name="__Fieldmark__2414_2658562751"/>
      <w:bookmarkStart w:id="61" w:name="__Fieldmark__30627_2658562751"/>
      <w:bookmarkStart w:id="62" w:name="__Fieldmark__1005311_2658562751"/>
      <w:r>
        <w:rPr>
          <w:rFonts w:cs="Arial"/>
          <w:color w:val="222222"/>
          <w:szCs w:val="18"/>
          <w:shd w:val="clear" w:color="auto" w:fill="FFFFFF"/>
        </w:rPr>
        <w:t>s</w:t>
      </w:r>
      <w:bookmarkEnd w:id="60"/>
      <w:bookmarkEnd w:id="61"/>
      <w:bookmarkEnd w:id="62"/>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xml:space="preserve">. Once </w:t>
      </w:r>
      <w:r>
        <w:rPr>
          <w:rFonts w:cs="Arial"/>
          <w:color w:val="222222"/>
          <w:szCs w:val="18"/>
          <w:shd w:val="clear" w:color="auto" w:fill="FFFFFF"/>
        </w:rPr>
        <w:lastRenderedPageBreak/>
        <w:t>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3" w:name="__Fieldmark__6415_2658562751"/>
      <w:bookmarkEnd w:id="63"/>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4" w:name="__UnoMark__30294_2658562751"/>
      <w:bookmarkStart w:id="65" w:name="__UnoMark__26348_2658562751"/>
      <w:r>
        <w:rPr>
          <w:color w:val="222222"/>
          <w:szCs w:val="18"/>
          <w:shd w:val="clear" w:color="auto" w:fill="FFFFFF"/>
        </w:rPr>
        <w:t>s</w:t>
      </w:r>
      <w:bookmarkEnd w:id="64"/>
      <w:bookmarkEnd w:id="65"/>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w:t>
      </w:r>
      <w:r>
        <w:rPr>
          <w:shd w:val="clear" w:color="auto" w:fill="FFFFFF"/>
        </w:rPr>
        <w:lastRenderedPageBreak/>
        <w:t xml:space="preserve">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66" w:name="__UnoMark__30296_2658562751"/>
      <w:bookmarkStart w:id="67" w:name="__UnoMark__26345_2658562751"/>
      <w:bookmarkStart w:id="68" w:name="__UnoMark__1004790_2658562751"/>
      <w:bookmarkStart w:id="69" w:name="__UnoMark__1004851_2658562751"/>
      <w:bookmarkStart w:id="70"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66"/>
      <w:bookmarkEnd w:id="67"/>
      <w:bookmarkEnd w:id="68"/>
      <w:bookmarkEnd w:id="69"/>
      <w:bookmarkEnd w:id="70"/>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246B1D">
      <w:pPr>
        <w:pStyle w:val="Heading3"/>
      </w:pPr>
      <w:bookmarkStart w:id="71" w:name="_Toc11764921"/>
      <w:r>
        <w:t>Project success</w:t>
      </w:r>
      <w:bookmarkEnd w:id="71"/>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w:t>
      </w:r>
      <w:r>
        <w:rPr>
          <w:rFonts w:cs="Arial"/>
          <w:color w:val="222222"/>
          <w:shd w:val="clear" w:color="auto" w:fill="FFFFFF"/>
        </w:rPr>
        <w:lastRenderedPageBreak/>
        <w:t xml:space="preserve">their association </w:t>
      </w:r>
      <w:r>
        <w:rPr>
          <w:rFonts w:cs="Arial"/>
          <w:color w:val="222222"/>
        </w:rPr>
        <w:t xml:space="preserve">with the usual monetary measures such as prices, revenues, and sales </w:t>
      </w:r>
      <w:bookmarkStart w:id="72" w:name="__Fieldmark__774_2658562751"/>
      <w:bookmarkStart w:id="73" w:name="__UnoMark__1004806_2658562751"/>
      <w:bookmarkStart w:id="74" w:name="__UnoMark__1004863_2658562751"/>
      <w:bookmarkStart w:id="75"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2"/>
      <w:bookmarkEnd w:id="73"/>
      <w:bookmarkEnd w:id="74"/>
      <w:bookmarkEnd w:id="75"/>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76" w:name="__UnoMark__1004783_2658562751"/>
      <w:bookmarkStart w:id="77" w:name="__UnoMark__1004867_2658562751"/>
      <w:bookmarkStart w:id="78"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79" w:name="__Fieldmark__809_2658562751"/>
      <w:bookmarkEnd w:id="76"/>
      <w:bookmarkEnd w:id="77"/>
      <w:bookmarkEnd w:id="78"/>
      <w:r>
        <w:rPr>
          <w:rFonts w:cs="Arial"/>
          <w:color w:val="222222"/>
        </w:rPr>
        <w:t xml:space="preserve"> </w:t>
      </w:r>
      <w:bookmarkEnd w:id="79"/>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80" w:name="__UnoMark__1004755_2658562751"/>
      <w:bookmarkStart w:id="81" w:name="__UnoMark__1004885_2658562751"/>
      <w:bookmarkStart w:id="82"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80"/>
      <w:bookmarkEnd w:id="81"/>
      <w:bookmarkEnd w:id="82"/>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246B1D">
      <w:pPr>
        <w:pStyle w:val="Heading3"/>
      </w:pPr>
      <w:bookmarkStart w:id="83" w:name="_Toc11764922"/>
      <w:r>
        <w:t>Organization ownership</w:t>
      </w:r>
      <w:bookmarkEnd w:id="83"/>
    </w:p>
    <w:p w14:paraId="510E2C3A" w14:textId="5CB47AAE" w:rsidR="00246B1D" w:rsidRDefault="00246B1D" w:rsidP="00246B1D">
      <w:r>
        <w:t xml:space="preserve">By early 2000, organizations began to realize the commercial potential of FLOSS. </w:t>
      </w:r>
      <w:r w:rsidRPr="004007E4">
        <w:t xml:space="preserve">For example, in November 2001, IBM embraced the open source approach by opening the source code of several of its </w:t>
      </w:r>
      <w:r w:rsidRPr="004007E4">
        <w:lastRenderedPageBreak/>
        <w:t>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4" w:name="__UnoMark__1004791_2658562751"/>
      <w:bookmarkStart w:id="85" w:name="__UnoMark__1004891_2658562751"/>
      <w:bookmarkStart w:id="86" w:name="__UnoMark__1004892_2658562751"/>
      <w:r>
        <w:t xml:space="preserve">by </w:t>
      </w:r>
      <w:bookmarkEnd w:id="84"/>
      <w:bookmarkEnd w:id="85"/>
      <w:bookmarkEnd w:id="86"/>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87" w:name="__Fieldmark__16427_3212204742"/>
      <w:r>
        <w:rPr>
          <w:noProof/>
        </w:rPr>
        <w:t>D</w:t>
      </w:r>
      <w:bookmarkStart w:id="88" w:name="__Fieldmark__12156_3212204742"/>
      <w:r>
        <w:rPr>
          <w:noProof/>
        </w:rPr>
        <w:t>a</w:t>
      </w:r>
      <w:bookmarkStart w:id="89" w:name="__Fieldmark__1016638_2658562751"/>
      <w:r>
        <w:rPr>
          <w:noProof/>
        </w:rPr>
        <w:t>h</w:t>
      </w:r>
      <w:bookmarkStart w:id="90" w:name="__Fieldmark__1007983_2658562751"/>
      <w:r>
        <w:rPr>
          <w:noProof/>
        </w:rPr>
        <w:t>l</w:t>
      </w:r>
      <w:bookmarkStart w:id="91" w:name="__Fieldmark__1005783_2658562751"/>
      <w:r>
        <w:rPr>
          <w:noProof/>
        </w:rPr>
        <w:t>a</w:t>
      </w:r>
      <w:bookmarkStart w:id="92" w:name="__Fieldmark__33265_2658562751"/>
      <w:bookmarkStart w:id="93" w:name="__UnoMark__1004782_2658562751"/>
      <w:bookmarkStart w:id="94" w:name="__UnoMark__1004897_2658562751"/>
      <w:bookmarkStart w:id="95" w:name="__UnoMark__1004898_2658562751"/>
      <w:r>
        <w:rPr>
          <w:noProof/>
        </w:rPr>
        <w:t xml:space="preserve">nder and Magnusson's (2005) </w:t>
      </w:r>
      <w:r>
        <w:fldChar w:fldCharType="end"/>
      </w:r>
      <w:bookmarkEnd w:id="87"/>
      <w:bookmarkEnd w:id="88"/>
      <w:bookmarkEnd w:id="89"/>
      <w:bookmarkEnd w:id="90"/>
      <w:bookmarkEnd w:id="91"/>
      <w:bookmarkEnd w:id="92"/>
      <w:bookmarkEnd w:id="93"/>
      <w:bookmarkEnd w:id="94"/>
      <w:bookmarkEnd w:id="95"/>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8A5970">
      <w:pPr>
        <w:pStyle w:val="Heading2"/>
      </w:pPr>
      <w:bookmarkStart w:id="96" w:name="_Toc11764923"/>
      <w:r>
        <w:lastRenderedPageBreak/>
        <w:t>Theory and Hypotheses</w:t>
      </w:r>
      <w:bookmarkEnd w:id="96"/>
    </w:p>
    <w:p w14:paraId="424B6F6C" w14:textId="77777777" w:rsidR="008A5970" w:rsidRDefault="008A5970" w:rsidP="008A5970">
      <w:pPr>
        <w:pStyle w:val="Heading3"/>
      </w:pPr>
      <w:bookmarkStart w:id="97" w:name="_Toc11764924"/>
      <w:r>
        <w:t>Relationship between Team Composition and the Survival of the Project</w:t>
      </w:r>
      <w:bookmarkEnd w:id="97"/>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w:t>
      </w:r>
      <w:r>
        <w:lastRenderedPageBreak/>
        <w:t xml:space="preserve">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w:t>
      </w:r>
      <w:r>
        <w:rPr>
          <w:noProof/>
        </w:rPr>
        <w:lastRenderedPageBreak/>
        <w:t xml:space="preserve">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w:t>
      </w:r>
      <w:r>
        <w:lastRenderedPageBreak/>
        <w:t xml:space="preserve">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98" w:name="__DdeLink__34926_1781118234"/>
      <w:r>
        <w:rPr>
          <w:i/>
        </w:rPr>
        <w:t xml:space="preserve"> greater proportion of core contributors in a project will lead to a lower chance of survival of the project</w:t>
      </w:r>
      <w:bookmarkEnd w:id="98"/>
      <w:r>
        <w:tab/>
      </w:r>
    </w:p>
    <w:p w14:paraId="21D6F1D0" w14:textId="77777777" w:rsidR="008A5970" w:rsidRDefault="008A5970" w:rsidP="008A5970">
      <w:pPr>
        <w:pStyle w:val="Heading3"/>
      </w:pPr>
      <w:r>
        <w:fldChar w:fldCharType="begin"/>
      </w:r>
      <w:bookmarkStart w:id="99" w:name="__Fieldmark__16524_3212204742"/>
      <w:r>
        <w:fldChar w:fldCharType="end"/>
      </w:r>
      <w:bookmarkStart w:id="100" w:name="__Fieldmark__1005951_2658562751"/>
      <w:bookmarkStart w:id="101" w:name="__Fieldmark__7458_2658562751"/>
      <w:bookmarkStart w:id="102" w:name="__Fieldmark__7631_3051922026"/>
      <w:bookmarkStart w:id="103" w:name="__Fieldmark__169_1958256960"/>
      <w:bookmarkStart w:id="104" w:name="__Fieldmark__179_3051922026"/>
      <w:bookmarkStart w:id="105" w:name="__Fieldmark__56404_3051922026"/>
      <w:bookmarkStart w:id="106" w:name="__Fieldmark__31109_2658562751"/>
      <w:bookmarkStart w:id="107" w:name="__Fieldmark__1008085_2658562751"/>
      <w:bookmarkStart w:id="108" w:name="__Fieldmark__12343_3212204742"/>
      <w:bookmarkStart w:id="109" w:name="__Fieldmark__1016761_2658562751"/>
      <w:bookmarkStart w:id="110" w:name="_Toc11764925"/>
      <w:bookmarkEnd w:id="99"/>
      <w:bookmarkEnd w:id="100"/>
      <w:bookmarkEnd w:id="101"/>
      <w:bookmarkEnd w:id="102"/>
      <w:bookmarkEnd w:id="103"/>
      <w:bookmarkEnd w:id="104"/>
      <w:bookmarkEnd w:id="105"/>
      <w:bookmarkEnd w:id="106"/>
      <w:bookmarkEnd w:id="107"/>
      <w:bookmarkEnd w:id="108"/>
      <w:bookmarkEnd w:id="109"/>
      <w:r>
        <w:t>Moderating Influence of Organizational Ownership on the Relationship between Team Composition and Project Survival</w:t>
      </w:r>
      <w:bookmarkEnd w:id="110"/>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xml:space="preserve">. The mechanisms through which these challenges are overcome can be classified as those that help manage </w:t>
      </w:r>
      <w:r>
        <w:lastRenderedPageBreak/>
        <w:t>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11" w:name="__UnoMark__1004769_2658562751"/>
      <w:bookmarkStart w:id="112" w:name="__UnoMark__1004915_2658562751"/>
      <w:bookmarkStart w:id="113"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1"/>
      <w:bookmarkEnd w:id="112"/>
      <w:bookmarkEnd w:id="113"/>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xml:space="preserve">. </w:t>
      </w:r>
      <w:r>
        <w:lastRenderedPageBreak/>
        <w:t>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8A5970">
      <w:pPr>
        <w:pStyle w:val="Heading2"/>
      </w:pPr>
      <w:bookmarkStart w:id="114" w:name="_Toc11764926"/>
      <w:r>
        <w:t>Methodology</w:t>
      </w:r>
      <w:bookmarkEnd w:id="114"/>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8A5970">
      <w:pPr>
        <w:pStyle w:val="Heading3"/>
      </w:pPr>
      <w:bookmarkStart w:id="115" w:name="_Toc11764927"/>
      <w:r>
        <w:t>Data Collection</w:t>
      </w:r>
      <w:bookmarkEnd w:id="115"/>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16" w:name="__Fieldmark__7608_2658562751"/>
      <w:bookmarkStart w:id="117" w:name="__Fieldmark__56474_3051922026"/>
      <w:r>
        <w:t>488 GB, with 212 million rows for the year 2015</w:t>
      </w:r>
      <w:bookmarkEnd w:id="116"/>
      <w:bookmarkEnd w:id="117"/>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8A5970">
      <w:pPr>
        <w:pStyle w:val="Heading3"/>
      </w:pPr>
      <w:bookmarkStart w:id="118" w:name="_Toc11764928"/>
      <w:r>
        <w:t>Measurement</w:t>
      </w:r>
      <w:bookmarkEnd w:id="118"/>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lastRenderedPageBreak/>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19" w:name="__Fieldmark__16829_3212204742"/>
      <w:bookmarkStart w:id="120" w:name="__Fieldmark__12723_3212204742"/>
      <w:bookmarkStart w:id="121" w:name="__Fieldmark__1017071_2658562751"/>
      <w:bookmarkStart w:id="122" w:name="__Fieldmark__1008367_2658562751"/>
      <w:bookmarkStart w:id="123" w:name="__Fieldmark__1006494_2658562751"/>
      <w:bookmarkStart w:id="124" w:name="__Fieldmark__35239_2658562751"/>
      <w:bookmarkStart w:id="125" w:name="__UnoMark__1004752_2658562751"/>
      <w:bookmarkStart w:id="126" w:name="__UnoMark__1004933_2658562751"/>
      <w:bookmarkStart w:id="127" w:name="__UnoMark__1004934_2658562751"/>
      <w:r w:rsidRPr="003A7D46">
        <w:rPr>
          <w:noProof/>
        </w:rPr>
        <w:t>(Rebeca and García 2009)</w:t>
      </w:r>
      <w:r>
        <w:fldChar w:fldCharType="end"/>
      </w:r>
      <w:bookmarkEnd w:id="119"/>
      <w:bookmarkEnd w:id="120"/>
      <w:bookmarkEnd w:id="121"/>
      <w:bookmarkEnd w:id="122"/>
      <w:bookmarkEnd w:id="123"/>
      <w:bookmarkEnd w:id="124"/>
      <w:bookmarkEnd w:id="125"/>
      <w:bookmarkEnd w:id="126"/>
      <w:bookmarkEnd w:id="127"/>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28" w:name="__UnoMark__1004743_2658562751"/>
      <w:bookmarkStart w:id="129" w:name="__UnoMark__1004935_2658562751"/>
      <w:bookmarkStart w:id="130"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28"/>
      <w:bookmarkEnd w:id="129"/>
      <w:bookmarkEnd w:id="130"/>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1" w:name="__UnoMark__1004740_2658562751"/>
      <w:bookmarkStart w:id="132" w:name="__UnoMark__1004941_2658562751"/>
      <w:bookmarkStart w:id="133"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1"/>
      <w:bookmarkEnd w:id="132"/>
      <w:bookmarkEnd w:id="133"/>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w:t>
      </w:r>
      <w:r>
        <w:lastRenderedPageBreak/>
        <w:t xml:space="preserve">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34" w:name="__UnoMark__1004761_2658562751"/>
      <w:bookmarkStart w:id="135" w:name="__UnoMark__1004943_2658562751"/>
      <w:bookmarkStart w:id="136"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4"/>
      <w:bookmarkEnd w:id="135"/>
      <w:bookmarkEnd w:id="136"/>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37" w:name="__UnoMark__1004762_2658562751"/>
      <w:bookmarkStart w:id="138" w:name="__UnoMark__1004949_2658562751"/>
      <w:bookmarkStart w:id="139"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37"/>
      <w:bookmarkEnd w:id="138"/>
      <w:bookmarkEnd w:id="139"/>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8A5970">
      <w:pPr>
        <w:pStyle w:val="Heading3"/>
      </w:pPr>
      <w:bookmarkStart w:id="140" w:name="_Toc11764929"/>
      <w:r>
        <w:t>Analysis</w:t>
      </w:r>
      <w:bookmarkEnd w:id="140"/>
    </w:p>
    <w:p w14:paraId="5F9EFAA7" w14:textId="4CE1DDEE" w:rsidR="008A5970" w:rsidRDefault="008A5970" w:rsidP="008A5970">
      <w:r>
        <w:t xml:space="preserve">We included two regression models in our analysis. The regression model used to test hypotheses 1 and 2 is based on survival analysis </w:t>
      </w:r>
      <w:bookmarkStart w:id="141" w:name="__UnoMark__1004767_2658562751"/>
      <w:bookmarkStart w:id="142" w:name="__UnoMark__1004953_2658562751"/>
      <w:bookmarkStart w:id="143"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1"/>
      <w:bookmarkEnd w:id="142"/>
      <w:bookmarkEnd w:id="143"/>
      <w:r>
        <w:t xml:space="preserve">. The second model, based on the HLM approach, is used to test hypothesis 3 </w:t>
      </w:r>
      <w:bookmarkStart w:id="144" w:name="__UnoMark__1004748_2658562751"/>
      <w:bookmarkStart w:id="145" w:name="__UnoMark__1004955_2658562751"/>
      <w:bookmarkStart w:id="146"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4"/>
      <w:bookmarkEnd w:id="145"/>
      <w:bookmarkEnd w:id="146"/>
      <w:r>
        <w:t xml:space="preserve">. Hypotheses 1 and 2 predict that the proportion of core contributors in a project has a negative relationship with the survival of a project which is </w:t>
      </w:r>
      <w:r>
        <w:lastRenderedPageBreak/>
        <w:t>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9B1AA1">
      <w:pPr>
        <w:pStyle w:val="Heading2"/>
      </w:pPr>
      <w:bookmarkStart w:id="147" w:name="_Toc11764930"/>
      <w:r>
        <w:t>Model and Results</w:t>
      </w:r>
      <w:bookmarkEnd w:id="147"/>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9B1AA1">
      <w:pPr>
        <w:pStyle w:val="Heading3"/>
      </w:pPr>
      <w:bookmarkStart w:id="148" w:name="_Toc11764931"/>
      <w:r>
        <w:lastRenderedPageBreak/>
        <w:t>Hypotheses Linking the Proportion of Core Contributors and Project Survival</w:t>
      </w:r>
      <w:bookmarkEnd w:id="148"/>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The probability that the dura</w:t>
      </w:r>
      <w:proofErr w:type="spellStart"/>
      <w:r>
        <w:t>tion</w:t>
      </w:r>
      <w:proofErr w:type="spellEnd"/>
      <w:r>
        <w:t xml:space="preserve">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 xml:space="preserve">Table 3 provides the coefficients estimated using the Cox proportional hazard models. Hypothesis 1 predicts that the proportion of core contributors has a negative influence on the survival of the project </w:t>
      </w:r>
      <w:r>
        <w:lastRenderedPageBreak/>
        <w:t>(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The crossover 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w:lastRenderedPageBreak/>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9B1AA1">
      <w:pPr>
        <w:pStyle w:val="Heading3"/>
      </w:pPr>
      <w:bookmarkStart w:id="149" w:name="_Toc11764932"/>
      <w:r>
        <w:t>Hypotheses Linking Organization Ownership and Number of Code Contributions of the Core Contributor</w:t>
      </w:r>
      <w:bookmarkEnd w:id="149"/>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proofErr w:type="gramStart"/>
      <w:r>
        <w:t>Table 4,</w:t>
      </w:r>
      <w:proofErr w:type="gramEnd"/>
      <w:r>
        <w:t xml:space="preserve"> provides the results of the HLM model we employed. Hypothesis 3 predicts that organization ownership has a negative influence on the number of code contributions made by the core contributors. </w:t>
      </w:r>
      <w:r>
        <w:lastRenderedPageBreak/>
        <w:t>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9B1AA1">
      <w:pPr>
        <w:pStyle w:val="Heading2"/>
      </w:pPr>
      <w:bookmarkStart w:id="150" w:name="_Toc11764933"/>
      <w:r w:rsidRPr="009B1AA1">
        <w:t>Discussion and Conclusion</w:t>
      </w:r>
      <w:bookmarkEnd w:id="150"/>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764D1C">
      <w:pPr>
        <w:pStyle w:val="Heading3"/>
      </w:pPr>
      <w:bookmarkStart w:id="151" w:name="_Toc11764934"/>
      <w:r>
        <w:t>Implications</w:t>
      </w:r>
      <w:bookmarkEnd w:id="151"/>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2" w:name="__UnoMark__1004800_2658562751"/>
      <w:bookmarkStart w:id="153" w:name="__UnoMark__1004971_2658562751"/>
      <w:bookmarkStart w:id="154" w:name="__UnoMark__1004972_2658562751"/>
      <w:r>
        <w:t xml:space="preserve">(Stewart et al. 2006; </w:t>
      </w:r>
      <w:proofErr w:type="spellStart"/>
      <w:r>
        <w:t>Wagstrom</w:t>
      </w:r>
      <w:proofErr w:type="spellEnd"/>
      <w:r>
        <w:t xml:space="preserve"> 2009; Capra et al. 2011)</w:t>
      </w:r>
      <w:bookmarkEnd w:id="152"/>
      <w:bookmarkEnd w:id="153"/>
      <w:bookmarkEnd w:id="154"/>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55" w:name="__UnoMark__28137_26585627511"/>
      <w:bookmarkStart w:id="156" w:name="__UnoMark__28136_26585627511"/>
      <w:bookmarkStart w:id="157" w:name="__UnoMark__28108_26585627511"/>
      <w:r>
        <w:t>l</w:t>
      </w:r>
      <w:bookmarkEnd w:id="155"/>
      <w:bookmarkEnd w:id="156"/>
      <w:bookmarkEnd w:id="157"/>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lastRenderedPageBreak/>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764D1C">
      <w:pPr>
        <w:pStyle w:val="Heading3"/>
      </w:pPr>
      <w:bookmarkStart w:id="158" w:name="_Toc11764935"/>
      <w:r>
        <w:t>Limitations</w:t>
      </w:r>
      <w:bookmarkEnd w:id="158"/>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xml:space="preserve">.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w:t>
      </w:r>
      <w:r>
        <w:lastRenderedPageBreak/>
        <w:t>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764D1C">
      <w:pPr>
        <w:pStyle w:val="Heading3"/>
      </w:pPr>
      <w:bookmarkStart w:id="159" w:name="_Toc11764936"/>
      <w:r w:rsidRPr="00A6342A">
        <w:t>Future work</w:t>
      </w:r>
      <w:bookmarkEnd w:id="159"/>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 xml:space="preserve">e </w:t>
      </w:r>
      <w:r>
        <w:lastRenderedPageBreak/>
        <w:t>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78285B">
      <w:pPr>
        <w:pStyle w:val="Heading1"/>
      </w:pPr>
      <w:bookmarkStart w:id="160" w:name="_Toc11764937"/>
      <w:r>
        <w:lastRenderedPageBreak/>
        <w:t xml:space="preserve">Essay </w:t>
      </w:r>
      <w:proofErr w:type="gramStart"/>
      <w:r>
        <w:t>3</w:t>
      </w:r>
      <w:r w:rsidR="002A3B68">
        <w:t xml:space="preserve"> :</w:t>
      </w:r>
      <w:proofErr w:type="gramEnd"/>
      <w:r w:rsidR="002A3B68">
        <w:t xml:space="preserve"> Community Ideologies</w:t>
      </w:r>
      <w:bookmarkEnd w:id="160"/>
    </w:p>
    <w:p w14:paraId="6A6AD37A" w14:textId="0467DBA9" w:rsidR="00AF048A" w:rsidRDefault="00AF048A" w:rsidP="00AF048A">
      <w:pPr>
        <w:pStyle w:val="Heading2"/>
      </w:pPr>
      <w:r>
        <w:t>Abstract</w:t>
      </w:r>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AF048A">
      <w:pPr>
        <w:pStyle w:val="Heading2"/>
        <w:rPr>
          <w:lang w:val="en-GB"/>
        </w:rPr>
      </w:pPr>
      <w:r>
        <w:rPr>
          <w:lang w:val="en-GB"/>
        </w:rPr>
        <w:t>Introduction</w:t>
      </w:r>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w:t>
      </w:r>
      <w:r w:rsidRPr="00AF048A">
        <w:lastRenderedPageBreak/>
        <w:t xml:space="preserve">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lastRenderedPageBreak/>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3E7E48">
      <w:pPr>
        <w:pStyle w:val="Heading2"/>
        <w:rPr>
          <w:lang w:val="en-IN"/>
        </w:rPr>
      </w:pPr>
      <w:r w:rsidRPr="00D7318A">
        <w:rPr>
          <w:lang w:val="en-IN"/>
        </w:rPr>
        <w:t>Theoretical Background</w:t>
      </w:r>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B17D27">
      <w:pPr>
        <w:pStyle w:val="Heading3"/>
        <w:rPr>
          <w:sz w:val="22"/>
          <w:szCs w:val="22"/>
        </w:rPr>
      </w:pPr>
      <w:r>
        <w:lastRenderedPageBreak/>
        <w:t>Ideological Shifts in the FLOSS Movement</w:t>
      </w:r>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4556A">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4556A">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4556A">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4556A">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w:t>
      </w:r>
      <w:r>
        <w:lastRenderedPageBreak/>
        <w:t xml:space="preserve">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A04711">
        <w:rPr>
          <w:rStyle w:val="Heading3Char"/>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18"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7DFB6A99" w:rsidR="003E7E48" w:rsidRDefault="003E7E48" w:rsidP="003E7E48">
      <w:pPr>
        <w:spacing w:before="240"/>
      </w:pPr>
      <w:r w:rsidRPr="00A04711">
        <w:rPr>
          <w:rStyle w:val="Heading3Char"/>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proofErr w:type="spellStart"/>
      <w:r>
        <w:t>centred</w:t>
      </w:r>
      <w:proofErr w:type="spellEnd"/>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3E7E48">
      <w:pPr>
        <w:ind w:firstLine="720"/>
      </w:pPr>
      <w:r>
        <w:lastRenderedPageBreak/>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B17D27">
      <w:pPr>
        <w:pStyle w:val="Heading3"/>
      </w:pPr>
      <w:r w:rsidRPr="003E7E48">
        <w:t xml:space="preserve">Emergent Work Structures in FLOSS Projects – Superposition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3E7E48">
      <w:pPr>
        <w:ind w:firstLine="720"/>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w:t>
      </w:r>
      <w:r>
        <w:lastRenderedPageBreak/>
        <w:t xml:space="preserve">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B17D27">
      <w:pPr>
        <w:pStyle w:val="Heading2"/>
        <w:rPr>
          <w:lang w:val="en-IN"/>
        </w:rPr>
      </w:pPr>
      <w:r w:rsidRPr="00D7318A">
        <w:rPr>
          <w:lang w:val="en-IN"/>
        </w:rPr>
        <w:t>Theory and Hypothesis</w:t>
      </w:r>
    </w:p>
    <w:p w14:paraId="5E95A141" w14:textId="77777777" w:rsidR="00B17D27" w:rsidRDefault="00B17D27" w:rsidP="00B17D27">
      <w:pPr>
        <w:pStyle w:val="Heading3"/>
      </w:pPr>
      <w:r>
        <w:t>First Ideological Shift –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w:t>
      </w:r>
      <w:r w:rsidRPr="00B17D27">
        <w:rPr>
          <w:rFonts w:ascii="Georgia" w:hAnsi="Georgia"/>
          <w:sz w:val="20"/>
          <w:szCs w:val="20"/>
          <w:lang w:val="en-US"/>
        </w:rPr>
        <w:lastRenderedPageBreak/>
        <w:t xml:space="preserve">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w:t>
      </w:r>
      <w:r w:rsidRPr="00B17D27">
        <w:lastRenderedPageBreak/>
        <w:t>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Default="00B17D27" w:rsidP="00B17D27">
      <w:pPr>
        <w:pStyle w:val="Heading3"/>
      </w:pPr>
      <w:r>
        <w:lastRenderedPageBreak/>
        <w:t>Second Ideological Shift –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 xml:space="preserve">for their contributions. Hence </w:t>
      </w:r>
      <w:r w:rsidR="00DA7793">
        <w:lastRenderedPageBreak/>
        <w:t>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05BDE59A"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proofErr w:type="gramStart"/>
      <w:r w:rsidR="00AD785C">
        <w:t xml:space="preserve">licenses </w:t>
      </w:r>
      <w:r w:rsidR="003F752F">
        <w:t xml:space="preserve"> tends</w:t>
      </w:r>
      <w:proofErr w:type="gramEnd"/>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C4556A">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C4556A">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C4556A">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C4556A">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C4556A">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C4556A">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EB108F4" w:rsidR="00F62ACB" w:rsidRDefault="00AD785C" w:rsidP="00C4556A">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proofErr w:type="gramStart"/>
            <w:r>
              <w:rPr>
                <w:color w:val="000000"/>
              </w:rPr>
              <w:t>Hence</w:t>
            </w:r>
            <w:r w:rsidR="00F62ACB" w:rsidRPr="00BB27D7">
              <w:rPr>
                <w:color w:val="000000"/>
              </w:rPr>
              <w:t xml:space="preserve"> </w:t>
            </w:r>
            <w:r w:rsidR="00F62ACB">
              <w:rPr>
                <w:color w:val="000000"/>
              </w:rPr>
              <w:t xml:space="preserve"> the</w:t>
            </w:r>
            <w:proofErr w:type="gramEnd"/>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C4556A">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C4556A">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C4556A">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C4556A">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C4556A">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w:t>
      </w:r>
      <w:r w:rsidRPr="00001225">
        <w:rPr>
          <w:rFonts w:ascii="Georgia" w:hAnsi="Georgia"/>
          <w:sz w:val="20"/>
          <w:szCs w:val="20"/>
          <w:lang w:val="en-IN"/>
        </w:rPr>
        <w:lastRenderedPageBreak/>
        <w:t xml:space="preserve">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5D4EEA">
      <w:pPr>
        <w:pStyle w:val="Heading2"/>
        <w:rPr>
          <w:lang w:val="en-IN"/>
        </w:rPr>
      </w:pPr>
      <w:r w:rsidRPr="00D7318A">
        <w:rPr>
          <w:lang w:val="en-IN"/>
        </w:rPr>
        <w:lastRenderedPageBreak/>
        <w:t>Methodology</w:t>
      </w:r>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5D4EEA">
      <w:pPr>
        <w:pStyle w:val="Heading3"/>
        <w:rPr>
          <w:sz w:val="22"/>
          <w:szCs w:val="22"/>
        </w:rPr>
      </w:pPr>
      <w:r>
        <w:t xml:space="preserve">Data Collection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5D4EEA">
      <w:pPr>
        <w:pStyle w:val="Heading3"/>
        <w:rPr>
          <w:sz w:val="22"/>
          <w:szCs w:val="22"/>
        </w:rPr>
      </w:pPr>
      <w:r>
        <w:lastRenderedPageBreak/>
        <w:t>Measurement</w:t>
      </w:r>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lastRenderedPageBreak/>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0"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lastRenderedPageBreak/>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61" w:name="__UnoMark__3991_1782260470"/>
      <w:bookmarkStart w:id="162" w:name="__UnoMark__3992_1782260470"/>
      <w:bookmarkStart w:id="163" w:name="__UnoMark__3993_1782260470"/>
      <w:r>
        <w:rPr>
          <w:rFonts w:cs="Times"/>
        </w:rPr>
        <w:t>(Angrist &amp; Krueger 2001)</w:t>
      </w:r>
      <w:bookmarkEnd w:id="161"/>
      <w:bookmarkEnd w:id="162"/>
      <w:bookmarkEnd w:id="163"/>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4556A">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4556A">
      <w:pPr>
        <w:pStyle w:val="ListParagraph"/>
        <w:numPr>
          <w:ilvl w:val="0"/>
          <w:numId w:val="16"/>
        </w:numPr>
        <w:spacing w:after="0"/>
      </w:pPr>
      <w:r>
        <w:t xml:space="preserve">Country’s social protection contribution as a percentage of total expenditure in the year 2014-2015. The social protection contribution of the country is a good indicator of the country’s focus </w:t>
      </w:r>
      <w:r>
        <w:lastRenderedPageBreak/>
        <w:t>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w:t>
      </w:r>
      <w:r>
        <w:lastRenderedPageBreak/>
        <w:t xml:space="preserve">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C43A79">
      <w:pPr>
        <w:pStyle w:val="Heading3"/>
        <w:rPr>
          <w:sz w:val="22"/>
          <w:szCs w:val="22"/>
        </w:rPr>
      </w:pPr>
      <w:r>
        <w:t>Analysis</w:t>
      </w:r>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44F9EDF4" w14:textId="6AA5053A" w:rsidR="005D4EEA" w:rsidRDefault="00834AC9" w:rsidP="005D4EEA">
      <w:r>
        <w:rPr>
          <w:b/>
          <w:bCs/>
        </w:rPr>
        <w:t>Ordinary least square model</w:t>
      </w:r>
      <w:r w:rsidR="005D4EEA" w:rsidRPr="00C43A79">
        <w:rPr>
          <w:b/>
          <w:bCs/>
        </w:rPr>
        <w:t>.</w:t>
      </w:r>
      <w:r w:rsidR="005D4EEA">
        <w:t xml:space="preserve"> </w:t>
      </w:r>
      <w:r w:rsidRPr="006E13A9">
        <w:t xml:space="preserve">The </w:t>
      </w:r>
      <w:r>
        <w:t>main</w:t>
      </w:r>
      <w:r w:rsidRPr="006E13A9">
        <w:t xml:space="preserve"> regression model is based on ordinary least squares (OLS) with the log transformation of the number of stars as the dependent variable</w:t>
      </w:r>
      <w:r>
        <w:t xml:space="preserve">. </w:t>
      </w:r>
      <w:r w:rsidR="005D4EEA" w:rsidRPr="00B30ED6">
        <w:t xml:space="preserve">Since the model predicts the log of the expected number of stars as a function of the predictor variables, for a one-unit change in </w:t>
      </w:r>
      <w:r w:rsidR="005D4EEA" w:rsidRPr="00B30ED6">
        <w:lastRenderedPageBreak/>
        <w:t>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455A54">
        <w:rPr>
          <w:rStyle w:val="Heading3Char"/>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lastRenderedPageBreak/>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BA1277">
      <w:pPr>
        <w:pStyle w:val="Heading2"/>
      </w:pPr>
      <w:r>
        <w:t>Results and Discussion</w:t>
      </w:r>
    </w:p>
    <w:p w14:paraId="710CD8DD" w14:textId="2FFD570E"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 </w:t>
      </w:r>
      <w:r>
        <w:rPr>
          <w:rFonts w:ascii="Georgia" w:hAnsi="Georgia"/>
          <w:sz w:val="20"/>
          <w:szCs w:val="20"/>
        </w:rPr>
        <w:t xml:space="preserve">OLS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7B41B0">
        <w:rPr>
          <w:rFonts w:ascii="Georgia" w:hAnsi="Georgia"/>
          <w:sz w:val="20"/>
          <w:szCs w:val="20"/>
        </w:rPr>
        <w:t>OLS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63BFEF0E"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3088143D" w14:textId="17A0F70C" w:rsidR="00784152" w:rsidRPr="00BA1277" w:rsidRDefault="00784152" w:rsidP="00784152">
      <w:pPr>
        <w:pStyle w:val="Newparagraph"/>
        <w:spacing w:before="240" w:line="360" w:lineRule="auto"/>
        <w:ind w:firstLine="0"/>
        <w:rPr>
          <w:rFonts w:ascii="Georgia" w:hAnsi="Georgia"/>
          <w:sz w:val="20"/>
          <w:szCs w:val="20"/>
        </w:rPr>
      </w:pPr>
      <w:r w:rsidRPr="00BA1277">
        <w:rPr>
          <w:rFonts w:ascii="Georgia" w:hAnsi="Georgia"/>
          <w:sz w:val="20"/>
          <w:szCs w:val="20"/>
        </w:rPr>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w:t>
      </w:r>
      <w:r w:rsidR="007B41B0">
        <w:rPr>
          <w:rFonts w:ascii="Georgia" w:hAnsi="Georgia"/>
          <w:sz w:val="20"/>
          <w:szCs w:val="20"/>
        </w:rPr>
        <w:t>for Organization Owned Projects</w:t>
      </w:r>
    </w:p>
    <w:p w14:paraId="76442D3A" w14:textId="77777777" w:rsidR="00784152" w:rsidRPr="00BA1277" w:rsidRDefault="00784152" w:rsidP="00BA1277">
      <w:pPr>
        <w:pStyle w:val="Newparagraph"/>
        <w:spacing w:before="240" w:line="360" w:lineRule="auto"/>
        <w:ind w:firstLine="0"/>
        <w:rPr>
          <w:rFonts w:ascii="Georgia" w:hAnsi="Georgia"/>
          <w:sz w:val="20"/>
          <w:szCs w:val="20"/>
        </w:rPr>
      </w:pPr>
    </w:p>
    <w:p w14:paraId="2F10BAEC" w14:textId="77777777" w:rsidR="003E7E48" w:rsidRPr="00BA1277" w:rsidRDefault="003E7E48" w:rsidP="003E7E48">
      <w:pPr>
        <w:rPr>
          <w:rFonts w:cs="Arial"/>
          <w:color w:val="222222"/>
          <w:shd w:val="clear" w:color="auto" w:fill="FFFFFF"/>
          <w:lang w:val="en-GB"/>
        </w:rPr>
      </w:pPr>
    </w:p>
    <w:p w14:paraId="138A8F6E" w14:textId="3D78F6E0"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64" w:name="_Hlk524648784"/>
      <w:r>
        <w:t xml:space="preserve">interactions of restrictive license flag with the degree of superposition </w:t>
      </w:r>
      <w:bookmarkEnd w:id="164"/>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 xml:space="preserve">significantly influences the project </w:t>
      </w:r>
      <w:r>
        <w:lastRenderedPageBreak/>
        <w:t>popularity</w:t>
      </w:r>
      <w:r w:rsidR="00A009CF">
        <w:t xml:space="preserve"> for both - the OLS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r>
          <w:rPr>
            <w:rFonts w:ascii="Cambria Math" w:hAnsi="Cambria Math"/>
          </w:rPr>
          <m:t>p&lt; .01</m:t>
        </m:r>
        <m:r>
          <w:rPr>
            <w:rFonts w:ascii="Cambria Math" w:hAnsi="Cambria Math"/>
          </w:rPr>
          <m:t>)</m:t>
        </m:r>
      </m:oMath>
      <w:r w:rsidR="00A009CF">
        <w:t xml:space="preserve"> and th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lt; .01)</m:t>
        </m:r>
      </m:oMath>
      <w:r w:rsidR="00A009CF">
        <w:t xml:space="preserve"> 2SLS models</w:t>
      </w:r>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both - the survival model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p&lt; .01)</m:t>
        </m:r>
      </m:oMath>
      <w:r w:rsidR="00C17468">
        <w:t xml:space="preserve"> and the </w:t>
      </w:r>
      <w:proofErr w:type="spellStart"/>
      <w:r w:rsidR="00C17468">
        <w:t>probit</w:t>
      </w:r>
      <w:proofErr w:type="spellEnd"/>
      <w:r w:rsidR="00C17468">
        <w:t xml:space="preserve"> model with endogenous regressors</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lt; .01)</m:t>
        </m:r>
      </m:oMath>
      <w:r w:rsidR="00C17468">
        <w:t xml:space="preserve">. </w:t>
      </w:r>
    </w:p>
    <w:p w14:paraId="1343EB76" w14:textId="3E04CC0B"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327755">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 interactions of organizational ownership flag, restrictive license regime flag and degree of superposition in the regression models. From model 1c (Table 4), we find that the three-way interaction term is negative and significant</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2.28,  p&lt; .01)</m:t>
        </m:r>
      </m:oMath>
      <w:r>
        <w:t>, providing support to hypothesis 2a.</w:t>
      </w:r>
    </w:p>
    <w:p w14:paraId="05ED7AF4" w14:textId="77777777" w:rsidR="00327755" w:rsidRDefault="00327755" w:rsidP="003A408B">
      <w:pPr>
        <w:pStyle w:val="Heading3"/>
      </w:pPr>
      <w:bookmarkStart w:id="165" w:name="_GoBack"/>
      <w:r>
        <w:t>Limitations</w:t>
      </w:r>
    </w:p>
    <w:bookmarkEnd w:id="165"/>
    <w:p w14:paraId="0292991E" w14:textId="77777777"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lt;i&gt;et al.&lt;/i&gt;, 2014)","plainTextFormattedCitation":"(Kalliamvakou et al., 2014)","previouslyFormattedCitation":"(Kalliamvakou &lt;i&gt;et al.&lt;/i&gt;, 2014)"},"properties":{"noteIndex":0},"schema":"https://github.com/citation-style-language/schema/raw/master/csl-citation.json"}</w:instrText>
      </w:r>
      <w:r>
        <w:fldChar w:fldCharType="separate"/>
      </w:r>
      <w:r w:rsidRPr="00652E7F">
        <w:rPr>
          <w:noProof/>
        </w:rPr>
        <w:t xml:space="preserve">(Kalliamvakou </w:t>
      </w:r>
      <w:r w:rsidRPr="00652E7F">
        <w:rPr>
          <w:i/>
          <w:noProof/>
        </w:rPr>
        <w:t>et al.</w:t>
      </w:r>
      <w:r w:rsidRPr="00652E7F">
        <w:rPr>
          <w:noProof/>
        </w:rPr>
        <w:t>,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w:t>
      </w:r>
      <w:r>
        <w:lastRenderedPageBreak/>
        <w:t xml:space="preserve">meas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Samoladas &lt;i&gt;et al.&lt;/i&gt;, 2010; Howison &amp; Crowston, 2014; Borges &amp; Tulio Valente, 2018)","manualFormatting":"(e.g. Samoladas et al., 2010; Howison &amp; Crowston, 2014; Borges &amp; Tulio Valente, 2018)","plainTextFormattedCitation":"(Samoladas et al., 2010; Howison &amp; Crowston, 2014; Borges &amp; Tulio Valente, 2018)","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7777777" w:rsidR="00327755" w:rsidRPr="00EA77D5" w:rsidRDefault="00327755" w:rsidP="00327755">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591496E3" w14:textId="77777777" w:rsidR="00327755" w:rsidRPr="00AF048A" w:rsidRDefault="00327755" w:rsidP="00AF048A"/>
    <w:sectPr w:rsidR="00327755"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4F222" w14:textId="77777777" w:rsidR="00C4556A" w:rsidRDefault="00C4556A" w:rsidP="0078285B">
      <w:r>
        <w:separator/>
      </w:r>
    </w:p>
  </w:endnote>
  <w:endnote w:type="continuationSeparator" w:id="0">
    <w:p w14:paraId="00E9BB3D" w14:textId="77777777" w:rsidR="00C4556A" w:rsidRDefault="00C4556A"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C35C8" w14:textId="77777777" w:rsidR="00C4556A" w:rsidRDefault="00C4556A" w:rsidP="0078285B">
      <w:r>
        <w:separator/>
      </w:r>
    </w:p>
  </w:footnote>
  <w:footnote w:type="continuationSeparator" w:id="0">
    <w:p w14:paraId="1EC5FFEC" w14:textId="77777777" w:rsidR="00C4556A" w:rsidRDefault="00C4556A" w:rsidP="0078285B">
      <w:r>
        <w:continuationSeparator/>
      </w:r>
    </w:p>
  </w:footnote>
  <w:footnote w:id="1">
    <w:p w14:paraId="0EEBF138" w14:textId="6AD4194B" w:rsidR="003A408B" w:rsidRPr="00324FA6" w:rsidRDefault="003A408B"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3A408B" w:rsidRPr="0064192A" w:rsidRDefault="003A408B"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3A408B" w:rsidRPr="00324FA6" w:rsidRDefault="003A408B"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3A408B" w:rsidRPr="00324FA6" w:rsidRDefault="003A408B"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3A408B" w:rsidRPr="00C132ED" w:rsidRDefault="003A408B"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A408B" w:rsidRPr="000A1BB4" w:rsidRDefault="003A408B"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A408B" w:rsidRPr="000A1BB4" w:rsidRDefault="003A408B"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A408B" w:rsidRDefault="003A408B"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A408B" w:rsidRPr="0019773D" w:rsidRDefault="003A408B"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3A408B" w:rsidRPr="0019773D" w:rsidRDefault="003A408B"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3A408B" w:rsidRPr="0019773D" w:rsidRDefault="003A408B"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408B" w:rsidRPr="0019773D" w:rsidRDefault="003A408B" w:rsidP="00AF3C13">
      <w:pPr>
        <w:pStyle w:val="NoSpacing"/>
        <w:spacing w:after="0" w:line="276" w:lineRule="auto"/>
        <w:rPr>
          <w:b w:val="0"/>
          <w:sz w:val="18"/>
          <w:szCs w:val="18"/>
        </w:rPr>
      </w:pPr>
      <w:r w:rsidRPr="0019773D">
        <w:rPr>
          <w:b w:val="0"/>
          <w:sz w:val="18"/>
          <w:szCs w:val="18"/>
        </w:rPr>
        <w:t>where</w:t>
      </w:r>
    </w:p>
    <w:p w14:paraId="2F5762CE" w14:textId="77777777" w:rsidR="003A408B" w:rsidRPr="0019773D" w:rsidRDefault="003A408B"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408B" w:rsidRPr="0019773D" w:rsidRDefault="003A408B"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408B" w:rsidRPr="0019773D" w:rsidRDefault="003A408B"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408B" w:rsidRPr="0019773D" w:rsidRDefault="003A408B"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408B" w:rsidRPr="0019773D" w:rsidRDefault="003A408B"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408B" w:rsidRPr="00A345FC" w:rsidRDefault="003A408B"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A408B" w:rsidRDefault="003A408B"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408B" w:rsidRPr="001C0DA1" w:rsidRDefault="003A408B"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3A408B" w:rsidRDefault="003A408B"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3A408B" w:rsidRPr="00BA2AE1" w:rsidRDefault="003A408B"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3A408B" w:rsidRPr="006C5660" w:rsidRDefault="003A408B"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3A408B" w:rsidRPr="009B555F" w:rsidRDefault="003A408B"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3A408B" w:rsidRDefault="003A408B"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3A408B" w:rsidRPr="00294EDC" w:rsidRDefault="003A408B" w:rsidP="00764D1C">
      <w:pPr>
        <w:pStyle w:val="FootnoteText"/>
        <w:rPr>
          <w:lang w:val="en-IN"/>
        </w:rPr>
      </w:pPr>
      <w:r>
        <w:rPr>
          <w:rStyle w:val="FootnoteReference"/>
        </w:rPr>
        <w:footnoteRef/>
      </w:r>
      <w:r>
        <w:t xml:space="preserve"> </w:t>
      </w:r>
      <w:r>
        <w:rPr>
          <w:lang w:val="en-IN"/>
        </w:rPr>
        <w:t>In GitHub, a</w:t>
      </w:r>
      <w:r w:rsidRPr="00294EDC">
        <w:rPr>
          <w:lang w:val="en-IN"/>
        </w:rPr>
        <w:t xml:space="preserve"> commit, or "revision", is an individual change to a file (or set of files). </w:t>
      </w:r>
      <w:r>
        <w:rPr>
          <w:lang w:val="en-IN"/>
        </w:rPr>
        <w:t xml:space="preserve">It is </w:t>
      </w:r>
      <w:proofErr w:type="gramStart"/>
      <w:r>
        <w:rPr>
          <w:lang w:val="en-IN"/>
        </w:rPr>
        <w:t>similar to</w:t>
      </w:r>
      <w:proofErr w:type="gramEnd"/>
      <w:r>
        <w:rPr>
          <w:lang w:val="en-IN"/>
        </w:rPr>
        <w:t xml:space="preserve"> saving a file</w:t>
      </w:r>
      <w:r w:rsidRPr="00294EDC">
        <w:rPr>
          <w:lang w:val="en-IN"/>
        </w:rPr>
        <w:t xml:space="preserve">, except </w:t>
      </w:r>
      <w:r>
        <w:rPr>
          <w:lang w:val="en-IN"/>
        </w:rPr>
        <w:t>that</w:t>
      </w:r>
      <w:r w:rsidRPr="00294EDC">
        <w:rPr>
          <w:lang w:val="en-IN"/>
        </w:rPr>
        <w:t xml:space="preserve"> it creates a unique ID (a.k.a. the "SHA" or "hash") that allows u</w:t>
      </w:r>
      <w:r>
        <w:rPr>
          <w:lang w:val="en-IN"/>
        </w:rPr>
        <w:t>s</w:t>
      </w:r>
      <w:r w:rsidRPr="00294EDC">
        <w:rPr>
          <w:lang w:val="en-IN"/>
        </w:rPr>
        <w:t xml:space="preserve"> to keep record of what changes were made when and by who. Commits usually contain a commit message which is a brief description of what changes were made</w:t>
      </w:r>
      <w:r>
        <w:rPr>
          <w:lang w:val="en-IN"/>
        </w:rPr>
        <w:t xml:space="preserve"> (</w:t>
      </w:r>
      <w:r w:rsidRPr="00790F64">
        <w:rPr>
          <w:lang w:val="en-IN"/>
        </w:rPr>
        <w:t>https://help.github.com/articles/github-glossary/#commit</w:t>
      </w:r>
      <w:r>
        <w:rPr>
          <w:lang w:val="en-IN"/>
        </w:rPr>
        <w:t>)</w:t>
      </w:r>
      <w:r w:rsidRPr="00294EDC">
        <w:rPr>
          <w:lang w:val="en-IN"/>
        </w:rPr>
        <w:t>.</w:t>
      </w:r>
    </w:p>
  </w:footnote>
  <w:footnote w:id="18">
    <w:p w14:paraId="5F8B7240" w14:textId="77777777" w:rsidR="003A408B" w:rsidRPr="009B555F" w:rsidRDefault="003A408B"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50114"/>
    <w:rsid w:val="00052107"/>
    <w:rsid w:val="00052AC1"/>
    <w:rsid w:val="00053F35"/>
    <w:rsid w:val="000662E3"/>
    <w:rsid w:val="00070C72"/>
    <w:rsid w:val="00077010"/>
    <w:rsid w:val="000822D1"/>
    <w:rsid w:val="000825A2"/>
    <w:rsid w:val="000906F5"/>
    <w:rsid w:val="000938D5"/>
    <w:rsid w:val="00096D11"/>
    <w:rsid w:val="000A1BB4"/>
    <w:rsid w:val="000E75E9"/>
    <w:rsid w:val="000F16F5"/>
    <w:rsid w:val="000F55D3"/>
    <w:rsid w:val="001002AA"/>
    <w:rsid w:val="0010083A"/>
    <w:rsid w:val="00107006"/>
    <w:rsid w:val="00107C9B"/>
    <w:rsid w:val="00116B1E"/>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D2BD3"/>
    <w:rsid w:val="001D2FCA"/>
    <w:rsid w:val="001D6715"/>
    <w:rsid w:val="001E1E99"/>
    <w:rsid w:val="001E5268"/>
    <w:rsid w:val="001F4F56"/>
    <w:rsid w:val="00202D25"/>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263"/>
    <w:rsid w:val="002944A8"/>
    <w:rsid w:val="0029514F"/>
    <w:rsid w:val="0029773A"/>
    <w:rsid w:val="002A3B68"/>
    <w:rsid w:val="002A4038"/>
    <w:rsid w:val="002B1DF3"/>
    <w:rsid w:val="002E2536"/>
    <w:rsid w:val="003001A3"/>
    <w:rsid w:val="00301A37"/>
    <w:rsid w:val="0030650A"/>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7F23"/>
    <w:rsid w:val="003C278C"/>
    <w:rsid w:val="003C7552"/>
    <w:rsid w:val="003D6916"/>
    <w:rsid w:val="003E35AD"/>
    <w:rsid w:val="003E3D16"/>
    <w:rsid w:val="003E4780"/>
    <w:rsid w:val="003E7E48"/>
    <w:rsid w:val="003F3CD7"/>
    <w:rsid w:val="003F5946"/>
    <w:rsid w:val="003F6BDB"/>
    <w:rsid w:val="003F6D68"/>
    <w:rsid w:val="003F752F"/>
    <w:rsid w:val="0040176A"/>
    <w:rsid w:val="004040D9"/>
    <w:rsid w:val="0040684B"/>
    <w:rsid w:val="00407087"/>
    <w:rsid w:val="00411C46"/>
    <w:rsid w:val="004203B2"/>
    <w:rsid w:val="004208E0"/>
    <w:rsid w:val="00425534"/>
    <w:rsid w:val="0043374C"/>
    <w:rsid w:val="00442E69"/>
    <w:rsid w:val="00446C50"/>
    <w:rsid w:val="004537EE"/>
    <w:rsid w:val="00454AB0"/>
    <w:rsid w:val="0045702A"/>
    <w:rsid w:val="00457FED"/>
    <w:rsid w:val="0046776F"/>
    <w:rsid w:val="00467FA3"/>
    <w:rsid w:val="004745A0"/>
    <w:rsid w:val="00475072"/>
    <w:rsid w:val="004828CC"/>
    <w:rsid w:val="00482D52"/>
    <w:rsid w:val="00486882"/>
    <w:rsid w:val="0049205B"/>
    <w:rsid w:val="004A2A91"/>
    <w:rsid w:val="004A38C9"/>
    <w:rsid w:val="004A4B59"/>
    <w:rsid w:val="004A6593"/>
    <w:rsid w:val="004B30CC"/>
    <w:rsid w:val="004B60B8"/>
    <w:rsid w:val="004C0517"/>
    <w:rsid w:val="004C2DDF"/>
    <w:rsid w:val="004D194B"/>
    <w:rsid w:val="004D7FB5"/>
    <w:rsid w:val="004E2AF6"/>
    <w:rsid w:val="004E56C9"/>
    <w:rsid w:val="004F1AAA"/>
    <w:rsid w:val="004F2050"/>
    <w:rsid w:val="004F64AA"/>
    <w:rsid w:val="004F7D28"/>
    <w:rsid w:val="0051178C"/>
    <w:rsid w:val="00520BD7"/>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B19"/>
    <w:rsid w:val="007529A1"/>
    <w:rsid w:val="00764D1C"/>
    <w:rsid w:val="0078285B"/>
    <w:rsid w:val="00784152"/>
    <w:rsid w:val="00792D08"/>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EE3"/>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09CF"/>
    <w:rsid w:val="00A04550"/>
    <w:rsid w:val="00A17310"/>
    <w:rsid w:val="00A35711"/>
    <w:rsid w:val="00A36DC9"/>
    <w:rsid w:val="00A41A1C"/>
    <w:rsid w:val="00A436D2"/>
    <w:rsid w:val="00A44105"/>
    <w:rsid w:val="00A4603E"/>
    <w:rsid w:val="00A55C8C"/>
    <w:rsid w:val="00A56EE8"/>
    <w:rsid w:val="00A6151A"/>
    <w:rsid w:val="00A6261B"/>
    <w:rsid w:val="00A655DD"/>
    <w:rsid w:val="00A96B2D"/>
    <w:rsid w:val="00AC4DB7"/>
    <w:rsid w:val="00AD785C"/>
    <w:rsid w:val="00AF048A"/>
    <w:rsid w:val="00AF1D34"/>
    <w:rsid w:val="00AF3C13"/>
    <w:rsid w:val="00B01036"/>
    <w:rsid w:val="00B03214"/>
    <w:rsid w:val="00B03989"/>
    <w:rsid w:val="00B05AC2"/>
    <w:rsid w:val="00B131B2"/>
    <w:rsid w:val="00B17D27"/>
    <w:rsid w:val="00B212AF"/>
    <w:rsid w:val="00B30E28"/>
    <w:rsid w:val="00B47521"/>
    <w:rsid w:val="00B5284B"/>
    <w:rsid w:val="00B54839"/>
    <w:rsid w:val="00B56393"/>
    <w:rsid w:val="00B74374"/>
    <w:rsid w:val="00B84E22"/>
    <w:rsid w:val="00B902B7"/>
    <w:rsid w:val="00BA1277"/>
    <w:rsid w:val="00BB2A8A"/>
    <w:rsid w:val="00BB5149"/>
    <w:rsid w:val="00BC6521"/>
    <w:rsid w:val="00BD52D4"/>
    <w:rsid w:val="00BF2C9B"/>
    <w:rsid w:val="00BF3F32"/>
    <w:rsid w:val="00BF76C0"/>
    <w:rsid w:val="00C10A3B"/>
    <w:rsid w:val="00C17468"/>
    <w:rsid w:val="00C272D6"/>
    <w:rsid w:val="00C34CC0"/>
    <w:rsid w:val="00C35DE0"/>
    <w:rsid w:val="00C3760C"/>
    <w:rsid w:val="00C40FB1"/>
    <w:rsid w:val="00C41B70"/>
    <w:rsid w:val="00C43A79"/>
    <w:rsid w:val="00C4556A"/>
    <w:rsid w:val="00C64FE1"/>
    <w:rsid w:val="00C66D05"/>
    <w:rsid w:val="00C74963"/>
    <w:rsid w:val="00C82CE8"/>
    <w:rsid w:val="00C832DF"/>
    <w:rsid w:val="00C86476"/>
    <w:rsid w:val="00C93EF4"/>
    <w:rsid w:val="00CA1935"/>
    <w:rsid w:val="00CA4371"/>
    <w:rsid w:val="00CA64AC"/>
    <w:rsid w:val="00CA6AD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5A0A"/>
    <w:rsid w:val="00D564CF"/>
    <w:rsid w:val="00D56A8D"/>
    <w:rsid w:val="00D5787B"/>
    <w:rsid w:val="00D61862"/>
    <w:rsid w:val="00D71F11"/>
    <w:rsid w:val="00D74E92"/>
    <w:rsid w:val="00D93AAA"/>
    <w:rsid w:val="00DA0488"/>
    <w:rsid w:val="00DA63CC"/>
    <w:rsid w:val="00DA6B64"/>
    <w:rsid w:val="00DA7793"/>
    <w:rsid w:val="00DB65F5"/>
    <w:rsid w:val="00DC5A78"/>
    <w:rsid w:val="00DD4DB5"/>
    <w:rsid w:val="00DE1382"/>
    <w:rsid w:val="00DE20CA"/>
    <w:rsid w:val="00E01807"/>
    <w:rsid w:val="00E029EB"/>
    <w:rsid w:val="00E04979"/>
    <w:rsid w:val="00E2216C"/>
    <w:rsid w:val="00E44FB9"/>
    <w:rsid w:val="00E6092B"/>
    <w:rsid w:val="00E60D02"/>
    <w:rsid w:val="00E63A8E"/>
    <w:rsid w:val="00E658B2"/>
    <w:rsid w:val="00E73FFA"/>
    <w:rsid w:val="00E92162"/>
    <w:rsid w:val="00E95AF1"/>
    <w:rsid w:val="00EA09E7"/>
    <w:rsid w:val="00EA3E7B"/>
    <w:rsid w:val="00EB2F44"/>
    <w:rsid w:val="00EB404A"/>
    <w:rsid w:val="00EB6C0B"/>
    <w:rsid w:val="00EC1510"/>
    <w:rsid w:val="00EC5424"/>
    <w:rsid w:val="00EC6839"/>
    <w:rsid w:val="00EC6A7D"/>
    <w:rsid w:val="00EC6F07"/>
    <w:rsid w:val="00ED21C1"/>
    <w:rsid w:val="00EE517B"/>
    <w:rsid w:val="00EF0162"/>
    <w:rsid w:val="00EF43C4"/>
    <w:rsid w:val="00F1076D"/>
    <w:rsid w:val="00F313BE"/>
    <w:rsid w:val="00F32076"/>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3E7E48"/>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3E7E48"/>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yperlink" Target="http://www.opensource.org" TargetMode="Externa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s://choosealicense.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829EE-CCD8-4843-8DBD-2572D21DA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TotalTime>
  <Pages>105</Pages>
  <Words>254527</Words>
  <Characters>1450810</Characters>
  <Application>Microsoft Office Word</Application>
  <DocSecurity>0</DocSecurity>
  <Lines>12090</Lines>
  <Paragraphs>340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701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37</cp:revision>
  <cp:lastPrinted>2007-01-24T08:32:00Z</cp:lastPrinted>
  <dcterms:created xsi:type="dcterms:W3CDTF">2019-06-20T17:48:00Z</dcterms:created>
  <dcterms:modified xsi:type="dcterms:W3CDTF">2019-06-24T06:46: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